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39542877" w:rsidR="00537E3B" w:rsidRDefault="00FE4706" w:rsidP="00510F88">
      <w:pPr>
        <w:pStyle w:val="Title"/>
      </w:pPr>
      <w:r>
        <w:t xml:space="preserve">Muscle </w:t>
      </w:r>
      <w:r w:rsidR="00510F88" w:rsidRPr="00510F88">
        <w:t xml:space="preserve">Activation of mTORC1 and Suppression of Autophagy Shortens Lifespan in </w:t>
      </w:r>
      <w:r w:rsidR="00124294">
        <w:t xml:space="preserve">Two </w:t>
      </w:r>
      <w:r w:rsidR="009F5812">
        <w:t>Divergent</w:t>
      </w:r>
      <w:r w:rsidR="001847FA">
        <w:t xml:space="preserve"> Model Organisms</w:t>
      </w:r>
    </w:p>
    <w:p w14:paraId="575A596B" w14:textId="10C24955" w:rsidR="00510F88" w:rsidRPr="00A46FDD" w:rsidRDefault="00510F88" w:rsidP="00510F88">
      <w:pPr>
        <w:rPr>
          <w:vertAlign w:val="superscript"/>
        </w:rPr>
      </w:pPr>
      <w:r>
        <w:t>Isabelle Hatfield</w:t>
      </w:r>
      <w:r w:rsidRPr="00AF0331">
        <w:rPr>
          <w:rStyle w:val="FootnoteReference"/>
        </w:rPr>
        <w:footnoteReference w:id="2"/>
      </w:r>
      <w:r>
        <w:t>, Erin J. Stephenson</w:t>
      </w:r>
      <w:r w:rsidRPr="00510F88">
        <w:rPr>
          <w:vertAlign w:val="superscript"/>
        </w:rPr>
        <w:t>1</w:t>
      </w:r>
      <w:r w:rsidR="00A46FDD">
        <w:rPr>
          <w:vertAlign w:val="superscript"/>
        </w:rPr>
        <w:t>,</w:t>
      </w:r>
      <w:r w:rsidR="00A46FDD" w:rsidRPr="00AF0331">
        <w:rPr>
          <w:rStyle w:val="FootnoteReference"/>
        </w:rPr>
        <w:footnoteReference w:id="3"/>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4"/>
      </w:r>
      <w:r>
        <w:t xml:space="preserve">, </w:t>
      </w:r>
      <w:proofErr w:type="spellStart"/>
      <w:r w:rsidR="00A46FDD">
        <w:t>JeAnna</w:t>
      </w:r>
      <w:proofErr w:type="spellEnd"/>
      <w:r w:rsidR="00A46FDD">
        <w:t xml:space="preserve"> R. Redd</w:t>
      </w:r>
      <w:r w:rsidR="00A46FDD">
        <w:rPr>
          <w:vertAlign w:val="superscript"/>
        </w:rPr>
        <w:t>1,</w:t>
      </w:r>
      <w:r w:rsidR="00A46FDD" w:rsidRPr="00AF0331">
        <w:rPr>
          <w:rStyle w:val="FootnoteReference"/>
        </w:rPr>
        <w:footnoteReference w:id="5"/>
      </w:r>
      <w:r w:rsidR="00A46FDD">
        <w:t xml:space="preserve"> , </w:t>
      </w:r>
      <w:r w:rsidR="00271516">
        <w:t>Kevin Hope</w:t>
      </w:r>
      <w:r w:rsidR="007D7755">
        <w:rPr>
          <w:vertAlign w:val="superscript"/>
        </w:rPr>
        <w:t>5</w:t>
      </w:r>
      <w:r w:rsidR="00271516">
        <w:t xml:space="preserve">, </w:t>
      </w:r>
      <w:proofErr w:type="spellStart"/>
      <w:r>
        <w:t>Binbin</w:t>
      </w:r>
      <w:proofErr w:type="spellEnd"/>
      <w:r>
        <w:t xml:space="preserve"> Lu</w:t>
      </w:r>
      <w:r w:rsidR="007D7755">
        <w:rPr>
          <w:vertAlign w:val="superscript"/>
        </w:rPr>
        <w:t>3</w:t>
      </w:r>
      <w:r>
        <w:t>, Alan R. Saltiel</w:t>
      </w:r>
      <w:r w:rsidR="00A46FDD">
        <w:rPr>
          <w:vertAlign w:val="superscript"/>
        </w:rPr>
        <w:t>3</w:t>
      </w:r>
      <w:r w:rsidR="002021EB">
        <w:rPr>
          <w:vertAlign w:val="superscript"/>
        </w:rPr>
        <w:t>,</w:t>
      </w:r>
      <w:r w:rsidR="007D7755">
        <w:rPr>
          <w:rStyle w:val="FootnoteReference"/>
        </w:rPr>
        <w:t>6</w:t>
      </w:r>
      <w:r>
        <w:t xml:space="preserve"> Lawrence T. Reiter</w:t>
      </w:r>
      <w:r w:rsidRPr="00AF0331">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7"/>
      </w:r>
    </w:p>
    <w:p w14:paraId="40255409" w14:textId="77777777" w:rsidR="00510F88" w:rsidRDefault="00510F88" w:rsidP="00510F88"/>
    <w:p w14:paraId="7315A1E7" w14:textId="77777777" w:rsidR="002021EB" w:rsidRDefault="002021EB" w:rsidP="00510F88"/>
    <w:p w14:paraId="7C1DEEDF" w14:textId="61D50CCB" w:rsidR="002021EB" w:rsidRDefault="002021EB" w:rsidP="002021EB">
      <w:pPr>
        <w:pStyle w:val="Heading1"/>
      </w:pPr>
      <w:r>
        <w:t>Abstract</w:t>
      </w:r>
    </w:p>
    <w:p w14:paraId="0E68FF42" w14:textId="1C4206EF" w:rsidR="00BB41A8" w:rsidRPr="00BB41A8" w:rsidRDefault="00BB41A8" w:rsidP="00BB41A8">
      <w:r>
        <w:t xml:space="preserve">mTORC1 inhibition via either genetic or pharmacological inhibition extends lifespan </w:t>
      </w:r>
      <w:r w:rsidR="00DB6FB9">
        <w:t xml:space="preserve">in multiple </w:t>
      </w:r>
      <w:r w:rsidR="00C15923">
        <w:t>species</w:t>
      </w:r>
      <w:r>
        <w:t>.</w:t>
      </w:r>
      <w:r>
        <w:t xml:space="preserve">  In this study, we activated mTORC1, specifically in the </w:t>
      </w:r>
      <w:r w:rsidR="00E25751">
        <w:t xml:space="preserve">striated </w:t>
      </w:r>
      <w:r>
        <w:t xml:space="preserve">muscle of </w:t>
      </w:r>
      <w:r w:rsidR="001B15D7">
        <w:t>two distan</w:t>
      </w:r>
      <w:r w:rsidR="000E45D1">
        <w:t xml:space="preserve">tly related model organisms representing </w:t>
      </w:r>
      <w:r w:rsidR="00AC57F1">
        <w:t>mammals (</w:t>
      </w:r>
      <w:r w:rsidR="00AE1C94" w:rsidRPr="00AE1C94">
        <w:rPr>
          <w:i/>
        </w:rPr>
        <w:t xml:space="preserve">Mus </w:t>
      </w:r>
      <w:proofErr w:type="spellStart"/>
      <w:r w:rsidR="00AE1C94" w:rsidRPr="00AE1C94">
        <w:rPr>
          <w:i/>
        </w:rPr>
        <w:t>muscul</w:t>
      </w:r>
      <w:r w:rsidR="00AE1C94" w:rsidRPr="00F83D97">
        <w:rPr>
          <w:i/>
        </w:rPr>
        <w:t>us</w:t>
      </w:r>
      <w:proofErr w:type="spellEnd"/>
      <w:r w:rsidR="00AC57F1">
        <w:t xml:space="preserve">) and </w:t>
      </w:r>
      <w:r w:rsidR="00AE1C94">
        <w:t>insects (</w:t>
      </w:r>
      <w:r w:rsidR="00AE1C94" w:rsidRPr="00F83D97">
        <w:rPr>
          <w:i/>
        </w:rPr>
        <w:t>Drosophila melanogaster</w:t>
      </w:r>
      <w:r w:rsidR="00AE1C94">
        <w:t>)</w:t>
      </w:r>
      <w:r w:rsidR="00361591">
        <w:t>.</w:t>
      </w:r>
      <w:r>
        <w:t xml:space="preserve"> </w:t>
      </w:r>
      <w:r w:rsidR="00AE1C94">
        <w:t>We found a significant</w:t>
      </w:r>
      <w:r>
        <w:t xml:space="preserve"> reduction in lifespan in both model systems</w:t>
      </w:r>
      <w:r w:rsidR="00773D01">
        <w:t xml:space="preserve"> indicating a critical role for the mT</w:t>
      </w:r>
      <w:r w:rsidR="00F83D97">
        <w:t>ORC1</w:t>
      </w:r>
      <w:r w:rsidR="00773D01">
        <w:t xml:space="preserve"> pathway in lifespan conserved across species</w:t>
      </w:r>
      <w:r>
        <w:t>.</w:t>
      </w:r>
      <w:r>
        <w:t xml:space="preserve">  We observed reduced autophagy in </w:t>
      </w:r>
      <w:r w:rsidR="00DF3AFC">
        <w:t xml:space="preserve">mouse skeletal </w:t>
      </w:r>
      <w:r>
        <w:t>muscle with activated mTORC1</w:t>
      </w:r>
      <w:r w:rsidR="00773D01">
        <w:t>.</w:t>
      </w:r>
      <w:r>
        <w:t xml:space="preserve"> </w:t>
      </w:r>
      <w:r w:rsidR="00773D01">
        <w:t>K</w:t>
      </w:r>
      <w:r>
        <w:t>nockdown</w:t>
      </w:r>
      <w:r>
        <w:t xml:space="preserve"> of the key autophagy gene </w:t>
      </w:r>
      <w:r w:rsidRPr="00F83D97">
        <w:rPr>
          <w:i/>
        </w:rPr>
        <w:t>Atg8a</w:t>
      </w:r>
      <w:r>
        <w:t xml:space="preserve"> in fly muscle </w:t>
      </w:r>
      <w:r w:rsidR="00773D01">
        <w:t xml:space="preserve">also significantly </w:t>
      </w:r>
      <w:r>
        <w:t>reduce</w:t>
      </w:r>
      <w:r w:rsidR="00773D01">
        <w:t>d</w:t>
      </w:r>
      <w:r>
        <w:t xml:space="preserve"> lifespan.  </w:t>
      </w:r>
      <w:r w:rsidR="00773D01">
        <w:t>These lifespan effects appear to be restricted to knockdown of mT</w:t>
      </w:r>
      <w:r w:rsidR="00F83D97">
        <w:t>ORC1</w:t>
      </w:r>
      <w:r w:rsidR="00773D01">
        <w:t xml:space="preserve"> in skeletal, but not cardiac muscle in flies.</w:t>
      </w:r>
      <w:r>
        <w:t xml:space="preserve"> </w:t>
      </w:r>
      <w:r>
        <w:t xml:space="preserve">Together these data are consistent with a central role for mTORC1 activity in </w:t>
      </w:r>
      <w:r w:rsidR="00773D01">
        <w:t xml:space="preserve">skeletal </w:t>
      </w:r>
      <w:r>
        <w:t>muscle in the regulation of organismal lifespan.</w:t>
      </w:r>
    </w:p>
    <w:p w14:paraId="7DB3652B" w14:textId="6305D44B" w:rsidR="002021EB" w:rsidRDefault="002021EB" w:rsidP="002021EB">
      <w:pPr>
        <w:pStyle w:val="Heading1"/>
      </w:pPr>
      <w:r>
        <w:t>Introduction</w:t>
      </w:r>
    </w:p>
    <w:p w14:paraId="71AE1D42" w14:textId="401A39A5" w:rsidR="008C020D" w:rsidRDefault="008C020D" w:rsidP="008C020D">
      <w:r>
        <w:t xml:space="preserve">mTORC1 is a protein kinase which plays important roles in nutrient sensing, </w:t>
      </w:r>
      <w:r w:rsidR="00DF3AFC">
        <w:t xml:space="preserve">regulating </w:t>
      </w:r>
      <w:r>
        <w:t xml:space="preserve">the downstream responses to elevated nutrient </w:t>
      </w:r>
      <w:r w:rsidR="00DF3AFC">
        <w:t>availability</w:t>
      </w:r>
      <w:r w:rsidR="00DF3AFC">
        <w:fldChar w:fldCharType="begin" w:fldLock="1"/>
      </w:r>
      <w:r w:rsidR="00D212FB">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 "schema" : "https://github.com/citation-style-language/schema/raw/master/csl-citation.json" }</w:instrText>
      </w:r>
      <w:r w:rsidR="00DF3AFC">
        <w:fldChar w:fldCharType="separate"/>
      </w:r>
      <w:r w:rsidR="00DF3AFC" w:rsidRPr="00E1298D">
        <w:rPr>
          <w:noProof/>
          <w:vertAlign w:val="superscript"/>
        </w:rPr>
        <w:t>1,2</w:t>
      </w:r>
      <w:r w:rsidR="00DF3AFC">
        <w:fldChar w:fldCharType="end"/>
      </w:r>
      <w:r w:rsidR="00E1298D">
        <w:t>.</w:t>
      </w:r>
      <w:r w:rsidR="00E1298D">
        <w:t xml:space="preserve">  Several studies have implicated mTORC1 inhibition </w:t>
      </w:r>
      <w:r w:rsidR="00AD642D">
        <w:t xml:space="preserve">as a mechanism of </w:t>
      </w:r>
      <w:r w:rsidR="00E1298D">
        <w:t>organismal lifespan</w:t>
      </w:r>
      <w:r w:rsidR="00E1298D">
        <w:t xml:space="preserve"> </w:t>
      </w:r>
      <w:r w:rsidR="009312D8">
        <w:t>extension</w:t>
      </w:r>
      <w:r w:rsidR="00E1298D">
        <w:t xml:space="preserve"> </w:t>
      </w:r>
      <w:r w:rsidR="00E1298D">
        <w:t>in yeast, worms and mammals</w:t>
      </w:r>
      <w:r w:rsidR="00F04BC7">
        <w:fldChar w:fldCharType="begin" w:fldLock="1"/>
      </w:r>
      <w:r w:rsidR="00D212FB">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3\u20135&lt;/sup&gt;", "plainTextFormattedCitation" : "3\u20135", "previouslyFormattedCitation" : "&lt;sup&gt;3\u20135&lt;/sup&gt;" }, "properties" : {  }, "schema" : "https://github.com/citation-style-language/schema/raw/master/csl-citation.json" }</w:instrText>
      </w:r>
      <w:r w:rsidR="00F04BC7">
        <w:fldChar w:fldCharType="separate"/>
      </w:r>
      <w:r w:rsidR="00E558C2" w:rsidRPr="00E558C2">
        <w:rPr>
          <w:noProof/>
          <w:vertAlign w:val="superscript"/>
        </w:rPr>
        <w:t>3–5</w:t>
      </w:r>
      <w:r w:rsidR="00F04BC7">
        <w:fldChar w:fldCharType="end"/>
      </w:r>
      <w:r w:rsidR="00E558C2">
        <w:t xml:space="preserve">.  While several </w:t>
      </w:r>
      <w:r w:rsidR="002A59EC">
        <w:t>pathways</w:t>
      </w:r>
      <w:r w:rsidR="00E558C2">
        <w:t xml:space="preserve"> </w:t>
      </w:r>
      <w:r w:rsidR="00E558C2">
        <w:t xml:space="preserve">underlying </w:t>
      </w:r>
      <w:r w:rsidR="00A37218">
        <w:t>extended lifespan</w:t>
      </w:r>
      <w:r w:rsidR="00E558C2">
        <w:t xml:space="preserve"> have been proposed, </w:t>
      </w:r>
      <w:r w:rsidR="003B76F9">
        <w:t xml:space="preserve">the tissue or tissues that link mTORC1 activity to extended lifespan </w:t>
      </w:r>
      <w:r w:rsidR="00A37218">
        <w:t>have not been identified</w:t>
      </w:r>
      <w:r w:rsidR="00EA6FC3">
        <w:t>.</w:t>
      </w:r>
      <w:r w:rsidR="00E558C2">
        <w:t xml:space="preserve"> </w:t>
      </w:r>
    </w:p>
    <w:p w14:paraId="10BF7528" w14:textId="77777777" w:rsidR="00E558C2" w:rsidRDefault="00E558C2" w:rsidP="008C020D"/>
    <w:p w14:paraId="03C0B0D7" w14:textId="164CEDF5" w:rsidR="00E558C2" w:rsidRPr="008C020D" w:rsidRDefault="002A59EC" w:rsidP="008C020D">
      <w:r>
        <w:t>Skeletal m</w:t>
      </w:r>
      <w:r w:rsidR="00E558C2">
        <w:t xml:space="preserve">uscle is an important potential target tissue for understanding aging, as functional </w:t>
      </w:r>
      <w:r w:rsidR="003B76F9">
        <w:t>differences in muscle strength predict lifespan in a longitudinal manner</w:t>
      </w:r>
      <w:commentRangeStart w:id="0"/>
      <w:r w:rsidR="003B76F9" w:rsidRPr="00CB1C98">
        <w:fldChar w:fldCharType="begin" w:fldLock="1"/>
      </w:r>
      <w:r w:rsidR="00D212FB">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 "schema" : "https://github.com/citation-style-language/schema/raw/master/csl-citation.json" }</w:instrText>
      </w:r>
      <w:r w:rsidR="003B76F9" w:rsidRPr="00CB1C98">
        <w:fldChar w:fldCharType="separate"/>
      </w:r>
      <w:r w:rsidR="003B76F9" w:rsidRPr="003B76F9">
        <w:rPr>
          <w:noProof/>
          <w:vertAlign w:val="superscript"/>
        </w:rPr>
        <w:t>6–11</w:t>
      </w:r>
      <w:r w:rsidR="003B76F9" w:rsidRPr="00CB1C98">
        <w:fldChar w:fldCharType="end"/>
      </w:r>
      <w:commentRangeEnd w:id="0"/>
      <w:r w:rsidR="003B76F9">
        <w:rPr>
          <w:rStyle w:val="CommentReference"/>
        </w:rPr>
        <w:commentReference w:id="0"/>
      </w:r>
      <w:r w:rsidR="003B76F9">
        <w:t xml:space="preserve">.  Furthermore, </w:t>
      </w:r>
      <w:commentRangeStart w:id="1"/>
      <w:r w:rsidR="003B76F9">
        <w:t xml:space="preserve">mTORC1 </w:t>
      </w:r>
      <w:commentRangeEnd w:id="1"/>
      <w:r w:rsidR="00271516">
        <w:rPr>
          <w:rStyle w:val="CommentReference"/>
        </w:rPr>
        <w:commentReference w:id="1"/>
      </w:r>
      <w:r w:rsidR="003B76F9">
        <w:t>regulates several important, aging related processes in muscle</w:t>
      </w:r>
      <w:r>
        <w:t>;</w:t>
      </w:r>
      <w:r w:rsidR="003B76F9">
        <w:t xml:space="preserve"> including oxidative stress, the unfolded protein response, autophagy and lipid metabolism</w:t>
      </w:r>
      <w:r w:rsidR="005B4E17">
        <w:fldChar w:fldCharType="begin" w:fldLock="1"/>
      </w:r>
      <w:r w:rsidR="00D212FB">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16a7ea46-8a2c-4fdf-94b5-0e3785b91440"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u201314&lt;/sup&gt;" }, "properties" : {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t>
      </w:r>
      <w:proofErr w:type="gramStart"/>
      <w:r w:rsidR="00EA6FC3">
        <w:t>work</w:t>
      </w:r>
      <w:proofErr w:type="gramEnd"/>
      <w:r w:rsidR="00EA6FC3">
        <w:t xml:space="preserve"> we tested the hypothesis that activation of mTORC1, specifically within </w:t>
      </w:r>
      <w:r>
        <w:t xml:space="preserve">striated </w:t>
      </w:r>
      <w:r w:rsidR="00EA6FC3">
        <w:t xml:space="preserve">muscle tissue </w:t>
      </w:r>
      <w:r w:rsidR="006E3C82">
        <w:t xml:space="preserve">can </w:t>
      </w:r>
      <w:r w:rsidR="00EA6FC3">
        <w:t xml:space="preserve">affect organismal lifespan, in concert with </w:t>
      </w:r>
      <w:commentRangeStart w:id="2"/>
      <w:r w:rsidR="00EA6FC3">
        <w:t>impairments in muscle autophagy</w:t>
      </w:r>
      <w:commentRangeEnd w:id="2"/>
      <w:r w:rsidR="006E3C82">
        <w:rPr>
          <w:rStyle w:val="CommentReference"/>
        </w:rPr>
        <w:commentReference w:id="2"/>
      </w:r>
      <w:r w:rsidR="00EA6FC3">
        <w:t>.</w:t>
      </w: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733ADB12" w:rsidR="00832132" w:rsidRDefault="00832132" w:rsidP="004E4FCA">
      <w:proofErr w:type="spellStart"/>
      <w:r>
        <w:t>Floxed</w:t>
      </w:r>
      <w:proofErr w:type="spellEnd"/>
      <w:r>
        <w:t xml:space="preserve">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D212F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5&lt;/sup&gt;" }, "properties" : {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proofErr w:type="spellStart"/>
      <w:r>
        <w:rPr>
          <w:i/>
        </w:rPr>
        <w:t>Ckmm-Cre</w:t>
      </w:r>
      <w:proofErr w:type="spellEnd"/>
      <w:r>
        <w:rPr>
          <w:i/>
        </w:rPr>
        <w:t xml:space="preserve"> </w:t>
      </w:r>
      <w:r w:rsidR="004E4FCA">
        <w:t>driver mice (</w:t>
      </w:r>
      <w:r w:rsidR="004E4FCA" w:rsidRPr="004E4FCA">
        <w:t>FVB-</w:t>
      </w:r>
      <w:proofErr w:type="spellStart"/>
      <w:r w:rsidR="004E4FCA" w:rsidRPr="004E4FCA">
        <w:t>Tg</w:t>
      </w:r>
      <w:proofErr w:type="spellEnd"/>
      <w:r w:rsidR="004E4FCA" w:rsidRPr="004E4FCA">
        <w:t>(</w:t>
      </w:r>
      <w:proofErr w:type="spellStart"/>
      <w:r w:rsidR="004E4FCA" w:rsidRPr="00490316">
        <w:rPr>
          <w:i/>
        </w:rPr>
        <w:t>Ckmm</w:t>
      </w:r>
      <w:r w:rsidR="00490316" w:rsidRPr="00490316">
        <w:rPr>
          <w:i/>
        </w:rPr>
        <w:t>-</w:t>
      </w:r>
      <w:r w:rsidR="004E4FCA" w:rsidRPr="00490316">
        <w:rPr>
          <w:i/>
        </w:rPr>
        <w:t>cre</w:t>
      </w:r>
      <w:proofErr w:type="spellEnd"/>
      <w:r w:rsidR="004E4FCA" w:rsidRPr="004E4FCA">
        <w:t>)5Khn/J</w:t>
      </w:r>
      <w:r w:rsidR="00490316">
        <w:fldChar w:fldCharType="begin" w:fldLock="1"/>
      </w:r>
      <w:r w:rsidR="00D212FB">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b27e9364-a068-44ea-8c16-0092a1fbc08a" ] } ], "mendeley" : { "formattedCitation" : "&lt;sup&gt;16&lt;/sup&gt;", "plainTextFormattedCitation" : "16", "previouslyFormattedCitation" : "&lt;sup&gt;16&lt;/sup&gt;" }, "properties" : {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w:t>
      </w:r>
      <w:proofErr w:type="spellStart"/>
      <w:r>
        <w:t>floxed</w:t>
      </w:r>
      <w:proofErr w:type="spellEnd"/>
      <w:r>
        <w:t xml:space="preserve"> allele, and either hemizygous for the </w:t>
      </w:r>
      <w:proofErr w:type="spellStart"/>
      <w:r w:rsidRPr="00490316">
        <w:rPr>
          <w:i/>
        </w:rPr>
        <w:t>Cre</w:t>
      </w:r>
      <w:proofErr w:type="spellEnd"/>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proofErr w:type="spellStart"/>
      <w:r w:rsidRPr="006A7EEF">
        <w:rPr>
          <w:i/>
        </w:rPr>
        <w:t>Cre</w:t>
      </w:r>
      <w:proofErr w:type="spellEnd"/>
      <w:r>
        <w:t xml:space="preserve"> loci</w:t>
      </w:r>
      <w:r w:rsidR="00136D82">
        <w:t xml:space="preserve"> (wild-type)</w:t>
      </w:r>
      <w:r>
        <w:t xml:space="preserve">, homozygous at the </w:t>
      </w:r>
      <w:r w:rsidRPr="00832132">
        <w:rPr>
          <w:i/>
        </w:rPr>
        <w:t>Tsc1</w:t>
      </w:r>
      <w:r>
        <w:t xml:space="preserve"> loci (</w:t>
      </w:r>
      <w:proofErr w:type="spellStart"/>
      <w:r>
        <w:t>floxed</w:t>
      </w:r>
      <w:proofErr w:type="spellEnd"/>
      <w:r>
        <w:t xml:space="preserve"> only), </w:t>
      </w:r>
      <w:r>
        <w:lastRenderedPageBreak/>
        <w:t xml:space="preserve">hemizygous at the </w:t>
      </w:r>
      <w:proofErr w:type="spellStart"/>
      <w:r>
        <w:t>Cre</w:t>
      </w:r>
      <w:proofErr w:type="spellEnd"/>
      <w:r>
        <w:t xml:space="preserve"> loci (transgene only) or </w:t>
      </w:r>
      <w:r w:rsidRPr="00832132">
        <w:rPr>
          <w:i/>
        </w:rPr>
        <w:t>Tsc1</w:t>
      </w:r>
      <w:r>
        <w:rPr>
          <w:vertAlign w:val="superscript"/>
        </w:rPr>
        <w:t>fl/</w:t>
      </w:r>
      <w:proofErr w:type="spellStart"/>
      <w:r>
        <w:rPr>
          <w:vertAlign w:val="superscript"/>
        </w:rPr>
        <w:t>fl</w:t>
      </w:r>
      <w:proofErr w:type="spellEnd"/>
      <w:r>
        <w:t xml:space="preserve">, </w:t>
      </w:r>
      <w:proofErr w:type="spellStart"/>
      <w:r w:rsidRPr="00832132">
        <w:rPr>
          <w:i/>
        </w:rPr>
        <w:t>Ckmm-Cre</w:t>
      </w:r>
      <w:r w:rsidRPr="00832132">
        <w:rPr>
          <w:vertAlign w:val="superscript"/>
        </w:rPr>
        <w:t>Tg</w:t>
      </w:r>
      <w:proofErr w:type="spellEnd"/>
      <w:r w:rsidRPr="00832132">
        <w:rPr>
          <w:vertAlign w:val="superscript"/>
        </w:rPr>
        <w:t>/+</w:t>
      </w:r>
      <w:r>
        <w:t xml:space="preserve">.  </w:t>
      </w:r>
      <w:r w:rsidR="00136D82">
        <w:t xml:space="preserve">Only male mice were used in this analysis.  </w:t>
      </w:r>
      <w:r>
        <w:t xml:space="preserve">Animals were housed in a 12h light/dark cycle animal facility with ad libitum access to food (Harlan </w:t>
      </w:r>
      <w:proofErr w:type="spellStart"/>
      <w:r>
        <w:t>Teklad</w:t>
      </w:r>
      <w:proofErr w:type="spellEnd"/>
      <w:r w:rsidR="004E4FCA">
        <w:rPr>
          <w:rStyle w:val="CommentReference"/>
        </w:rPr>
        <w:commentReference w:id="3"/>
      </w:r>
      <w:r w:rsidR="004E4FCA">
        <w:t>) and water according to procedures approved by the University of Michigan University Committee on Use and Care of Animals.</w:t>
      </w:r>
      <w:r w:rsidR="00490316">
        <w:t xml:space="preserve">  </w:t>
      </w:r>
      <w:r w:rsidR="00AD0153">
        <w:t xml:space="preserve">For molecular analyses, animals at approximately 5 months 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08BE944E" w:rsidR="00703BEF" w:rsidRPr="00271516" w:rsidRDefault="00490316" w:rsidP="00490316">
      <w:pPr>
        <w:rPr>
          <w:rFonts w:ascii="Times New Roman" w:hAnsi="Times New Roman"/>
        </w:rPr>
      </w:pPr>
      <w:r>
        <w:t xml:space="preserve">Fly stocks were purchased from </w:t>
      </w:r>
      <w:r w:rsidR="00C937F0">
        <w:t xml:space="preserve">the Bloomington Stock </w:t>
      </w:r>
      <w:r>
        <w:t>C</w:t>
      </w:r>
      <w:r w:rsidR="00C937F0">
        <w:t>e</w:t>
      </w:r>
      <w:r>
        <w:t xml:space="preserve">nter </w:t>
      </w:r>
      <w:r w:rsidR="00C167B8">
        <w:t xml:space="preserve">(see Table 1) </w:t>
      </w:r>
      <w:r>
        <w:t xml:space="preserve">and maintained at </w:t>
      </w:r>
      <w:r>
        <w:t>25</w:t>
      </w:r>
      <w:r w:rsidR="00705CF1">
        <w:t xml:space="preserve"> °</w:t>
      </w:r>
      <w:r w:rsidRPr="00490316">
        <w:t>C</w:t>
      </w:r>
      <w:r>
        <w:t xml:space="preserve"> on standard corn meal food</w:t>
      </w:r>
      <w:r w:rsidR="00B87DBF">
        <w:t xml:space="preserve"> (Bloomington</w:t>
      </w:r>
      <w:r w:rsidR="00705CF1">
        <w:t xml:space="preserve"> </w:t>
      </w:r>
      <w:r w:rsidR="00AD7FBA">
        <w:t xml:space="preserve">Drosophila </w:t>
      </w:r>
      <w:r w:rsidR="00705CF1">
        <w:t>Stock Center</w:t>
      </w:r>
      <w:r w:rsidR="00B87DBF">
        <w:t>)</w:t>
      </w:r>
      <w:r>
        <w:t>.</w:t>
      </w:r>
      <w:r>
        <w:t xml:space="preserve"> </w:t>
      </w:r>
      <w:r w:rsidRPr="00490316">
        <w:t xml:space="preserve">Ten females </w:t>
      </w:r>
      <w:r w:rsidR="00C167B8">
        <w:t>and 3-4 m</w:t>
      </w:r>
      <w:r w:rsidRPr="00490316">
        <w:t xml:space="preserve">ales </w:t>
      </w:r>
      <w:r w:rsidR="00705CF1">
        <w:t>of</w:t>
      </w:r>
      <w:r w:rsidR="00705CF1" w:rsidRPr="00490316">
        <w:t xml:space="preserve"> </w:t>
      </w:r>
      <w:r w:rsidRPr="00490316">
        <w:t>the appropriate genotype were chosen from each UAS-TRiP-shRNA</w:t>
      </w:r>
      <w:r w:rsidR="00271516">
        <w:fldChar w:fldCharType="begin" w:fldLock="1"/>
      </w:r>
      <w:r w:rsidR="00271516">
        <w:instrText>ADDIN CSL_CITATION { "citationItems" : [ { "id" : "ITEM-1", "itemData" : { "DOI" : "10.1038/nrg.2016.118", "ISBN" : "0044122374014", "ISSN" : "14710064", "PMID" : "27795562", "abstract" : "Our understanding of the genetic mechanisms that underlie biological processes has\\r\\nrelied extensively on loss\u2011of\u2011function (LOF) analyses. LOF methods target DNA, RNA or protein\\r\\nto\u00a0reduce or to ablate gene function. By analysing the phenotypes that are caused by these\\r\\nperturbations the wild-type function of genes can be elucidated. Although all LOF methods reduce\\r\\ngene activity, the choice of approach (for example, mutagenesis, CRISPR-based gene editing, RNA\\r\\ninterference, morpholinos or pharmacological inhibition) can have a major effect on phenotypic\\r\\noutcomes. Interpretation of the LOF phenotype must take into account the biological process that\\r\\nis targeted by each method. The practicality and efficiency of LOF methods also vary considerably\\r\\nbetween model systems. We describe parameters for choosing the optimal combination of\\r\\nmethod and system, and for interpreting phenotypes within the constraints of each method.", "author" : [ { "dropping-particle" : "", "family" : "Housden", "given" : "Benjamin E.", "non-dropping-particle" : "", "parse-names" : false, "suffix" : "" }, { "dropping-particle" : "", "family" : "Muhar", "given" : "Matthias", "non-dropping-particle" : "", "parse-names" : false, "suffix" : "" }, { "dropping-particle" : "", "family" : "Gemberling", "given" : "Matthew", "non-dropping-particle" : "", "parse-names" : false, "suffix" : "" }, { "dropping-particle" : "", "family" : "Gersbach", "given" : "Charles A.", "non-dropping-particle" : "", "parse-names" : false, "suffix" : "" }, { "dropping-particle" : "", "family" : "Stainier", "given" : "Didier Y.R.", "non-dropping-particle" : "", "parse-names" : false, "suffix" : "" }, { "dropping-particle" : "", "family" : "Seydoux", "given" : "Geraldine", "non-dropping-particle" : "", "parse-names" : false, "suffix" : "" }, { "dropping-particle" : "", "family" : "Mohr", "given" : "Stephanie E.", "non-dropping-particle" : "", "parse-names" : false, "suffix" : "" }, { "dropping-particle" : "", "family" : "Zuber", "given" : "Johannes", "non-dropping-particle" : "", "parse-names" : false, "suffix" : "" }, { "dropping-particle" : "", "family" : "Perrimon", "given" : "Norbert", "non-dropping-particle" : "", "parse-names" : false, "suffix" : "" } ], "container-title" : "Nature Reviews Genetics", "id" : "ITEM-1", "issue" : "1", "issued" : { "date-parts" : [ [ "2016" ] ] }, "page" : "24-40", "publisher" : "Nature Publishing Group", "title" : "Loss-of-function genetic tools for animal models: cross-species and cross-platform differences", "type" : "article-journal", "volume" : "18" }, "uris" : [ "http://www.mendeley.com/documents/?uuid=9cd3bee7-52ec-4968-af54-2e17b78b1de0" ] } ], "mendeley" : { "formattedCitation" : "&lt;sup&gt;17&lt;/sup&gt;", "plainTextFormattedCitation" : "17", "previouslyFormattedCitation" : "&lt;sup&gt;17&lt;/sup&gt;" }, "properties" : {  }, "schema" : "https://github.com/citation-style-language/schema/raw/master/csl-citation.json" }</w:instrText>
      </w:r>
      <w:r w:rsidR="00271516">
        <w:fldChar w:fldCharType="separate"/>
      </w:r>
      <w:r w:rsidR="00271516" w:rsidRPr="00271516">
        <w:rPr>
          <w:noProof/>
          <w:vertAlign w:val="superscript"/>
        </w:rPr>
        <w:t>17</w:t>
      </w:r>
      <w:r w:rsidR="00271516">
        <w:fldChar w:fldCharType="end"/>
      </w:r>
      <w:r w:rsidRPr="00490316">
        <w:t xml:space="preserve"> line as well as a </w:t>
      </w:r>
      <w:proofErr w:type="spellStart"/>
      <w:r w:rsidRPr="00490316">
        <w:t>TRiP</w:t>
      </w:r>
      <w:proofErr w:type="spellEnd"/>
      <w:r w:rsidRPr="00490316">
        <w:t xml:space="preserve"> </w:t>
      </w:r>
      <w:r w:rsidR="00705CF1">
        <w:t xml:space="preserve">docking site </w:t>
      </w:r>
      <w:r w:rsidRPr="00490316">
        <w:t>control</w:t>
      </w:r>
      <w:r w:rsidRPr="00490316">
        <w:t xml:space="preserve"> </w:t>
      </w:r>
      <w:r w:rsidR="00705CF1">
        <w:t>(</w:t>
      </w:r>
      <w:r w:rsidR="00705CF1" w:rsidRPr="00271516">
        <w:rPr>
          <w:rFonts w:ascii="Times New Roman" w:eastAsia="Times New Roman" w:hAnsi="Times New Roman" w:cs="Times New Roman"/>
          <w:i/>
        </w:rPr>
        <w:t>y</w:t>
      </w:r>
      <w:r w:rsidR="00705CF1" w:rsidRPr="00271516">
        <w:rPr>
          <w:rFonts w:ascii="Times New Roman" w:eastAsia="Times New Roman" w:hAnsi="Times New Roman" w:cs="Times New Roman"/>
          <w:i/>
          <w:vertAlign w:val="superscript"/>
        </w:rPr>
        <w:t>1</w:t>
      </w:r>
      <w:r w:rsidR="00705CF1" w:rsidRPr="00271516">
        <w:rPr>
          <w:rFonts w:ascii="Times New Roman" w:eastAsia="Times New Roman" w:hAnsi="Times New Roman" w:cs="Times New Roman"/>
          <w:i/>
        </w:rPr>
        <w:t xml:space="preserve"> v</w:t>
      </w:r>
      <w:r w:rsidR="00705CF1" w:rsidRPr="00271516">
        <w:rPr>
          <w:rFonts w:ascii="Times New Roman" w:eastAsia="Times New Roman" w:hAnsi="Times New Roman" w:cs="Times New Roman"/>
          <w:i/>
          <w:vertAlign w:val="superscript"/>
        </w:rPr>
        <w:t>1</w:t>
      </w:r>
      <w:r w:rsidR="00705CF1" w:rsidRPr="00705CF1">
        <w:rPr>
          <w:rFonts w:ascii="Times New Roman" w:eastAsia="Times New Roman" w:hAnsi="Times New Roman" w:cs="Times New Roman"/>
        </w:rPr>
        <w:t xml:space="preserve">; </w:t>
      </w:r>
      <w:r w:rsidR="00705CF1" w:rsidRPr="00271516">
        <w:rPr>
          <w:rFonts w:eastAsia="Times New Roman" w:cs="Times New Roman"/>
        </w:rPr>
        <w:t>P{y[+t7.7]=</w:t>
      </w:r>
      <w:proofErr w:type="spellStart"/>
      <w:r w:rsidR="00705CF1" w:rsidRPr="00271516">
        <w:rPr>
          <w:rFonts w:eastAsia="Times New Roman" w:cs="Times New Roman"/>
        </w:rPr>
        <w:t>CaryP</w:t>
      </w:r>
      <w:proofErr w:type="spellEnd"/>
      <w:r w:rsidR="00705CF1" w:rsidRPr="00271516">
        <w:rPr>
          <w:rFonts w:eastAsia="Times New Roman" w:cs="Times New Roman"/>
        </w:rPr>
        <w:t>}attP2)</w:t>
      </w:r>
      <w:r w:rsidR="00AD7FBA" w:rsidRPr="00271516">
        <w:rPr>
          <w:rFonts w:ascii="Times New Roman" w:hAnsi="Times New Roman"/>
        </w:rPr>
        <w:t xml:space="preserve"> </w:t>
      </w:r>
      <w:r w:rsidRPr="00490316">
        <w:t>which contains the genom</w:t>
      </w:r>
      <w:r>
        <w:t>ic insertion site but no shRNA</w:t>
      </w:r>
      <w:r>
        <w:fldChar w:fldCharType="begin" w:fldLock="1"/>
      </w:r>
      <w:r w:rsidR="002715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8&lt;/sup&gt;", "plainTextFormattedCitation" : "18", "previouslyFormattedCitation" : "&lt;sup&gt;18&lt;/sup&gt;" }, "properties" : {  }, "schema" : "https://github.com/citation-style-language/schema/raw/master/csl-citation.json" }</w:instrText>
      </w:r>
      <w:r>
        <w:fldChar w:fldCharType="separate"/>
      </w:r>
      <w:r w:rsidR="00271516" w:rsidRPr="00271516">
        <w:rPr>
          <w:noProof/>
          <w:vertAlign w:val="superscript"/>
        </w:rPr>
        <w:t>18</w:t>
      </w:r>
      <w:r>
        <w:fldChar w:fldCharType="end"/>
      </w:r>
      <w:r w:rsidRPr="00490316">
        <w:t xml:space="preserve"> .</w:t>
      </w:r>
      <w:r w:rsidRPr="00490316">
        <w:t xml:space="preserve"> Flies were maintained in a humi</w:t>
      </w:r>
      <w:r w:rsidR="00703BEF">
        <w:t xml:space="preserve">dified (50–60%) incubator at </w:t>
      </w:r>
      <w:r w:rsidR="00703BEF">
        <w:t>25</w:t>
      </w:r>
      <w:r w:rsidR="00AD7FBA">
        <w:t xml:space="preserve"> °</w:t>
      </w:r>
      <w:r w:rsidRPr="00490316">
        <w:t>C</w:t>
      </w:r>
      <w:r w:rsidRPr="00490316">
        <w:t xml:space="preserve">. </w:t>
      </w:r>
      <w:r w:rsidR="00AD7FBA">
        <w:t xml:space="preserve">Newly </w:t>
      </w:r>
      <w:proofErr w:type="spellStart"/>
      <w:r w:rsidR="00AD7FBA">
        <w:t>eclosed</w:t>
      </w:r>
      <w:proofErr w:type="spellEnd"/>
      <w:r w:rsidRPr="00490316">
        <w:t xml:space="preserve"> adults were </w:t>
      </w:r>
      <w:r w:rsidR="00C167B8">
        <w:t xml:space="preserve">separated and </w:t>
      </w:r>
      <w:r w:rsidRPr="00490316">
        <w:t xml:space="preserve">sorted according to </w:t>
      </w:r>
      <w:r w:rsidR="00AD7FBA">
        <w:t>genotype</w:t>
      </w:r>
      <w:r w:rsidRPr="00490316">
        <w:t xml:space="preserve"> and gender</w:t>
      </w:r>
      <w:r w:rsidR="00C167B8">
        <w:t xml:space="preserve"> </w:t>
      </w:r>
      <w:r w:rsidR="00C167B8" w:rsidRPr="00490316">
        <w:t>with 5–10 flies in each vial</w:t>
      </w:r>
      <w:r w:rsidRPr="00490316">
        <w:t xml:space="preserve">. </w:t>
      </w:r>
      <w:r w:rsidR="002003D4">
        <w:t xml:space="preserve">Flies bearing </w:t>
      </w:r>
      <w:r w:rsidR="00AD7FBA">
        <w:t>balancer chromosomes, which can decrease viability,</w:t>
      </w:r>
      <w:r w:rsidR="002003D4">
        <w:t xml:space="preserve"> were discarded from the analysis. </w:t>
      </w:r>
      <w:r w:rsidR="00703BEF">
        <w:t xml:space="preserve">Flies were transferred to fresh food twice weekly </w:t>
      </w:r>
      <w:r w:rsidR="00AD7FBA">
        <w:t xml:space="preserve">and </w:t>
      </w:r>
      <w:r w:rsidR="00703BEF">
        <w:t xml:space="preserve">deaths noted from each cross.  The person handling the flies was blinded to the </w:t>
      </w:r>
      <w:r w:rsidR="002003D4">
        <w:t>genotype</w:t>
      </w:r>
      <w:r w:rsidR="00977623">
        <w:t>s</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7BB0BC1A" w:rsidR="002003D4" w:rsidRPr="002003D4" w:rsidRDefault="002003D4" w:rsidP="002003D4">
      <w:r>
        <w:t>Muscle samples</w:t>
      </w:r>
      <w:r w:rsidR="00B756F2">
        <w:t xml:space="preserve"> from </w:t>
      </w:r>
      <w:proofErr w:type="gramStart"/>
      <w:r w:rsidR="009D18DB">
        <w:t>5 month</w:t>
      </w:r>
      <w:r w:rsidR="00B756F2">
        <w:t xml:space="preserve"> old</w:t>
      </w:r>
      <w:proofErr w:type="gramEnd"/>
      <w:r w:rsidR="00B756F2">
        <w:t xml:space="preserve"> mice</w:t>
      </w:r>
      <w:r>
        <w:t xml:space="preserve"> (20-50</w:t>
      </w:r>
      <w:r w:rsidR="00AC7513">
        <w:t xml:space="preserve"> </w:t>
      </w:r>
      <w:proofErr w:type="spellStart"/>
      <w:r w:rsidR="00AC7513">
        <w:t>ug</w:t>
      </w:r>
      <w:proofErr w:type="spellEnd"/>
      <w:r>
        <w:t xml:space="preserve">) were lysed in 20 </w:t>
      </w:r>
      <w:r w:rsidR="00CC5BBB" w:rsidRPr="00271516">
        <w:rPr>
          <w:rFonts w:ascii="Symbol" w:hAnsi="Symbol"/>
        </w:rPr>
        <w:t></w:t>
      </w:r>
      <w:r w:rsidR="00CC5BBB">
        <w:t>L</w:t>
      </w:r>
      <w:r>
        <w:t xml:space="preserve">/mg of </w:t>
      </w:r>
      <w:commentRangeStart w:id="4"/>
      <w:r>
        <w:t xml:space="preserve">RIPA </w:t>
      </w:r>
      <w:commentRangeEnd w:id="4"/>
      <w:r w:rsidR="00501D40">
        <w:rPr>
          <w:rStyle w:val="CommentReference"/>
        </w:rPr>
        <w:commentReference w:id="4"/>
      </w:r>
      <w:r>
        <w:t xml:space="preserve">buffer using a </w:t>
      </w:r>
      <w:proofErr w:type="spellStart"/>
      <w:r>
        <w:t>Qialyser</w:t>
      </w:r>
      <w:proofErr w:type="spellEnd"/>
      <w:r>
        <w:t xml:space="preserve"> (5 minutes at 30 Hz).  After centrifugation </w:t>
      </w:r>
      <w:r w:rsidR="00AC7513">
        <w:t>(15 minutes at 14</w:t>
      </w:r>
      <w:r w:rsidR="00CC5BBB">
        <w:t>,</w:t>
      </w:r>
      <w:r w:rsidR="00AC7513">
        <w:t>000 RPM), lysates were boiled in a final concentration of 1X SDS-PAGE sample buffer (</w:t>
      </w:r>
      <w:proofErr w:type="spellStart"/>
      <w:r w:rsidR="00AC7513">
        <w:t>BioRad</w:t>
      </w:r>
      <w:proofErr w:type="spellEnd"/>
      <w:r w:rsidR="00AC7513">
        <w:t xml:space="preserve">).  Proteins were separated on pre-cast gradient gels from </w:t>
      </w:r>
      <w:proofErr w:type="spellStart"/>
      <w:r w:rsidR="00AC7513">
        <w:t>BioRad</w:t>
      </w:r>
      <w:proofErr w:type="spellEnd"/>
      <w:r w:rsidR="00AC7513">
        <w:t xml:space="preserve"> and transferred to nitrocellulose membranes.  After blocking in 2% bovine serum albumin</w:t>
      </w:r>
      <w:r w:rsidR="00AC7513">
        <w:t xml:space="preserve"> (</w:t>
      </w:r>
      <w:r w:rsidR="001D705A">
        <w:t>overnight? 1hr?)</w:t>
      </w:r>
      <w:r w:rsidR="00AC7513">
        <w:t xml:space="preserve"> (</w:t>
      </w:r>
      <w:r w:rsidR="00AC7513">
        <w:t>Fisher</w:t>
      </w:r>
      <w:r w:rsidR="00705CF1">
        <w:t xml:space="preserve"> Scientific</w:t>
      </w:r>
      <w:r w:rsidR="00AC7513">
        <w:t xml:space="preserve">), </w:t>
      </w:r>
      <w:r w:rsidR="00DB6289">
        <w:t>blots</w:t>
      </w:r>
      <w:r w:rsidR="00AC7513">
        <w:t xml:space="preserve"> were probed with anti-LC3</w:t>
      </w:r>
      <w:r w:rsidR="00EA4D07">
        <w:t xml:space="preserve"> (Cell Signaling #12741S)</w:t>
      </w:r>
      <w:r w:rsidR="00AC7513">
        <w:t>,</w:t>
      </w:r>
      <w:r w:rsidR="00AC7513">
        <w:t xml:space="preserve"> anti-pS6K</w:t>
      </w:r>
      <w:r w:rsidR="00EA4D07">
        <w:t xml:space="preserve"> (Cell Signaling #9206S)</w:t>
      </w:r>
      <w:r w:rsidR="00AC7513">
        <w:t>,</w:t>
      </w:r>
      <w:r w:rsidR="00AC7513">
        <w:t xml:space="preserve"> total S6K</w:t>
      </w:r>
      <w:r w:rsidR="00EA4D07">
        <w:t xml:space="preserve"> (Cell Signaling</w:t>
      </w:r>
      <w:r w:rsidR="00553F89">
        <w:t xml:space="preserve"> #2708</w:t>
      </w:r>
      <w:r w:rsidR="00AC7513">
        <w:t>, anti-pS6</w:t>
      </w:r>
      <w:r w:rsidR="00AC7513">
        <w:t xml:space="preserve"> </w:t>
      </w:r>
      <w:r w:rsidR="00610901">
        <w:t>(Cell Signaling #2211S)</w:t>
      </w:r>
      <w:r w:rsidR="00AC7513">
        <w:t xml:space="preserve"> </w:t>
      </w:r>
      <w:r w:rsidR="00AC7513">
        <w:t>and anti-S6 antibodies</w:t>
      </w:r>
      <w:r w:rsidR="00610901">
        <w:t xml:space="preserve"> (Cell Signaling #2317S)</w:t>
      </w:r>
      <w:r w:rsidR="007D7755">
        <w:t>.</w:t>
      </w:r>
      <w:r w:rsidR="00E86A9C">
        <w:t xml:space="preserve"> Secondary antibodies were </w:t>
      </w:r>
      <w:proofErr w:type="spellStart"/>
      <w:r w:rsidR="00DB6289">
        <w:t>A</w:t>
      </w:r>
      <w:r w:rsidR="00AC7513">
        <w:t>lexa</w:t>
      </w:r>
      <w:r w:rsidR="001D705A">
        <w:t>Flour</w:t>
      </w:r>
      <w:proofErr w:type="spellEnd"/>
      <w:r w:rsidR="00AC7513">
        <w:t xml:space="preserve"> </w:t>
      </w:r>
      <w:r w:rsidR="00AC7513">
        <w:t>conjugated anti-mouse</w:t>
      </w:r>
      <w:r w:rsidR="00AC7513">
        <w:t xml:space="preserve"> </w:t>
      </w:r>
      <w:r w:rsidR="001D705A">
        <w:t>(680nm)</w:t>
      </w:r>
      <w:r w:rsidR="00AC7513">
        <w:t xml:space="preserve"> </w:t>
      </w:r>
      <w:r w:rsidR="00AC7513">
        <w:t xml:space="preserve">and anti-rabbit </w:t>
      </w:r>
      <w:r w:rsidR="001D705A">
        <w:t>(700nm)</w:t>
      </w:r>
      <w:r w:rsidR="00271516">
        <w:t xml:space="preserve"> </w:t>
      </w:r>
      <w:r w:rsidR="00AC7513">
        <w:t>secondary antibodies</w:t>
      </w:r>
      <w:r w:rsidR="00271516">
        <w:t xml:space="preserve"> </w:t>
      </w:r>
      <w:r w:rsidR="00DB6289">
        <w:t>from Life Technologies.</w:t>
      </w:r>
      <w:r w:rsidR="00AC7513">
        <w:t xml:space="preserve"> </w:t>
      </w:r>
      <w:r w:rsidR="00DB6289">
        <w:t>Blots</w:t>
      </w:r>
      <w:r w:rsidR="00AC7513">
        <w:t xml:space="preserve"> were visualized via a </w:t>
      </w:r>
      <w:proofErr w:type="spellStart"/>
      <w:r w:rsidR="00AC7513">
        <w:t>LiCOR</w:t>
      </w:r>
      <w:proofErr w:type="spellEnd"/>
      <w:r w:rsidR="00AC7513">
        <w:t xml:space="preserve"> Odyssey system.  Quantification was performed using </w:t>
      </w:r>
      <w:proofErr w:type="spellStart"/>
      <w:r w:rsidR="00AC7513">
        <w:t>ImageStudio</w:t>
      </w:r>
      <w:proofErr w:type="spellEnd"/>
      <w:r w:rsidR="00AC7513">
        <w:t xml:space="preserve"> Lite (</w:t>
      </w:r>
      <w:proofErr w:type="spellStart"/>
      <w:r w:rsidR="00AC7513">
        <w:t>LiCOR</w:t>
      </w:r>
      <w:proofErr w:type="spellEnd"/>
      <w:r w:rsidR="00AC7513">
        <w:t>).</w:t>
      </w:r>
    </w:p>
    <w:p w14:paraId="52CD405B" w14:textId="77777777" w:rsidR="00703BEF" w:rsidRDefault="00703BEF" w:rsidP="00703BEF">
      <w:pPr>
        <w:pStyle w:val="Heading2"/>
      </w:pPr>
      <w:r>
        <w:t>Statistics</w:t>
      </w:r>
    </w:p>
    <w:p w14:paraId="2E3F3883" w14:textId="2849328B" w:rsidR="00AC7513" w:rsidRPr="00AC7513" w:rsidRDefault="00AA06CE" w:rsidP="00AC7513">
      <w:commentRangeStart w:id="5"/>
      <w:r>
        <w:t xml:space="preserve">Statistical significance was designated at </w:t>
      </w:r>
      <w:r>
        <w:rPr>
          <w:rFonts w:ascii="Symbol" w:hAnsi="Symbol"/>
        </w:rPr>
        <w:sym w:font="Symbol" w:char="F061"/>
      </w:r>
      <w:r w:rsidRPr="00271516">
        <w:rPr>
          <w:u w:val="single"/>
        </w:rPr>
        <w:t>&lt;</w:t>
      </w:r>
      <w:r>
        <w:t xml:space="preserve">0.05 for this study.  </w:t>
      </w:r>
      <w:r w:rsidR="00AC7513">
        <w:t>All statistical tests were performed using the R software package</w:t>
      </w:r>
      <w:r w:rsidR="00AC7513">
        <w:fldChar w:fldCharType="begin" w:fldLock="1"/>
      </w:r>
      <w:r w:rsidR="002715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19&lt;/sup&gt;", "plainTextFormattedCitation" : "19", "previouslyFormattedCitation" : "&lt;sup&gt;19&lt;/sup&gt;" }, "properties" : {  }, "schema" : "https://github.com/citation-style-language/schema/raw/master/csl-citation.json" }</w:instrText>
      </w:r>
      <w:r w:rsidR="00AC7513">
        <w:fldChar w:fldCharType="separate"/>
      </w:r>
      <w:r w:rsidR="00271516" w:rsidRPr="00271516">
        <w:rPr>
          <w:noProof/>
          <w:vertAlign w:val="superscript"/>
        </w:rPr>
        <w:t>19</w:t>
      </w:r>
      <w:r w:rsidR="00AC7513">
        <w:fldChar w:fldCharType="end"/>
      </w:r>
      <w:r w:rsidR="00AC7513">
        <w:t>.</w:t>
      </w:r>
      <w:r w:rsidR="00AC7513">
        <w:t xml:space="preserve">  </w:t>
      </w:r>
      <w:r w:rsidR="0034064A">
        <w:t xml:space="preserve">For pairwise tests, normality was tested via Shapiro-Wilk tests, and equal variance was tested using </w:t>
      </w:r>
      <w:proofErr w:type="spellStart"/>
      <w:r w:rsidR="0034064A">
        <w:t>Levene’s</w:t>
      </w:r>
      <w:proofErr w:type="spellEnd"/>
      <w:r w:rsidR="0034064A">
        <w:t xml:space="preserve"> t</w:t>
      </w:r>
      <w:r w:rsidR="00984EF2">
        <w:t xml:space="preserve">est.  Based on these results, </w:t>
      </w:r>
      <w:r w:rsidR="0034064A">
        <w:t xml:space="preserve">either Wilcoxon </w:t>
      </w:r>
      <w:r w:rsidR="00282EF9">
        <w:t xml:space="preserve">Rank Sum </w:t>
      </w:r>
      <w:r w:rsidR="0034064A">
        <w:t xml:space="preserve">tests, Student’s </w:t>
      </w:r>
      <w:r w:rsidR="0034064A" w:rsidRPr="0034064A">
        <w:rPr>
          <w:i/>
        </w:rPr>
        <w:t>t</w:t>
      </w:r>
      <w:r w:rsidR="00282EF9">
        <w:t xml:space="preserve">- </w:t>
      </w:r>
      <w:r w:rsidR="0034064A">
        <w:t xml:space="preserve">or Welch’s </w:t>
      </w:r>
      <w:r w:rsidR="0034064A" w:rsidRPr="0034064A">
        <w:rPr>
          <w:i/>
        </w:rPr>
        <w:t>t</w:t>
      </w:r>
      <w:r w:rsidR="0034064A">
        <w:t xml:space="preserve">-tests were performed.  </w:t>
      </w:r>
      <w:r w:rsidR="006A7EEF">
        <w:t>For mouse studies, the three non-knockout genotypes (</w:t>
      </w:r>
      <w:proofErr w:type="spellStart"/>
      <w:r w:rsidR="006A7EEF">
        <w:t>floxed</w:t>
      </w:r>
      <w:proofErr w:type="spellEnd"/>
      <w:r w:rsidR="006A7EEF">
        <w:t xml:space="preserve"> allele alone, transgene alone and wild-type at both loci) were analyzed separately and then combined and labeled as “Controls” if not significantly different.  </w:t>
      </w:r>
      <w:r w:rsidR="00AC7513">
        <w:t xml:space="preserve">For survival analyses and </w:t>
      </w:r>
      <w:r w:rsidR="00260911">
        <w:t>Cox</w:t>
      </w:r>
      <w:r w:rsidR="00AC7513">
        <w:t xml:space="preserve"> </w:t>
      </w:r>
      <w:r w:rsidR="00AC7513">
        <w:t>proportional hazard tests, the survival package was used</w:t>
      </w:r>
      <w:r w:rsidR="0034064A">
        <w:t xml:space="preserve"> (version 2.38-3)</w:t>
      </w:r>
      <w:r w:rsidR="0034064A">
        <w:fldChar w:fldCharType="begin" w:fldLock="1"/>
      </w:r>
      <w:r w:rsidR="00271516">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20,21&lt;/sup&gt;", "plainTextFormattedCitation" : "20,21", "previouslyFormattedCitation" : "&lt;sup&gt;20,21&lt;/sup&gt;" }, "properties" : {  }, "schema" : "https://github.com/citation-style-language/schema/raw/master/csl-citation.json" }</w:instrText>
      </w:r>
      <w:r w:rsidR="0034064A">
        <w:fldChar w:fldCharType="separate"/>
      </w:r>
      <w:r w:rsidR="00271516" w:rsidRPr="00271516">
        <w:rPr>
          <w:noProof/>
          <w:vertAlign w:val="superscript"/>
        </w:rPr>
        <w:t>20,21</w:t>
      </w:r>
      <w:r w:rsidR="0034064A">
        <w:fldChar w:fldCharType="end"/>
      </w:r>
      <w:r w:rsidR="0034064A">
        <w:t>.</w:t>
      </w:r>
      <w:r w:rsidR="0034064A">
        <w:t xml:space="preserve">  </w:t>
      </w:r>
      <w:r w:rsidR="00923401">
        <w:t xml:space="preserve">P-values were adjusted for multiple hypothesis testing by the method of </w:t>
      </w:r>
      <w:proofErr w:type="spellStart"/>
      <w:r w:rsidR="00923401">
        <w:t>Benjamini</w:t>
      </w:r>
      <w:proofErr w:type="spellEnd"/>
      <w:r w:rsidR="00923401">
        <w:t xml:space="preserve"> and Hochberg</w:t>
      </w:r>
      <w:r w:rsidR="00923401">
        <w:fldChar w:fldCharType="begin" w:fldLock="1"/>
      </w:r>
      <w:r w:rsidR="002715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2&lt;/sup&gt;", "plainTextFormattedCitation" : "22", "previouslyFormattedCitation" : "&lt;sup&gt;22&lt;/sup&gt;" }, "properties" : {  }, "schema" : "https://github.com/citation-style-language/schema/raw/master/csl-citation.json" }</w:instrText>
      </w:r>
      <w:r w:rsidR="00923401">
        <w:fldChar w:fldCharType="separate"/>
      </w:r>
      <w:r w:rsidR="00271516" w:rsidRPr="00271516">
        <w:rPr>
          <w:noProof/>
          <w:vertAlign w:val="superscript"/>
        </w:rPr>
        <w:t>22</w:t>
      </w:r>
      <w:r w:rsidR="00923401">
        <w:fldChar w:fldCharType="end"/>
      </w:r>
      <w:r w:rsidR="00923401">
        <w:t>.</w:t>
      </w:r>
      <w:r w:rsidR="00923401">
        <w:t xml:space="preserve">  </w:t>
      </w:r>
      <w:r w:rsidR="00C167B8">
        <w:t xml:space="preserve">With the exception of western blotting, the experimenter was blinded to the genotypes until data were </w:t>
      </w:r>
      <w:proofErr w:type="spellStart"/>
      <w:r w:rsidR="00C167B8">
        <w:t>analysed</w:t>
      </w:r>
      <w:proofErr w:type="spellEnd"/>
      <w:r w:rsidR="00C167B8">
        <w:t xml:space="preserve">.  </w:t>
      </w:r>
      <w:r w:rsidR="0034064A">
        <w:t xml:space="preserve">All raw data and reproducible code is available at </w:t>
      </w:r>
      <w:r w:rsidR="0034064A" w:rsidRPr="0034064A">
        <w:t>http://bridgeslab.github.io/DrosophilaMuscleFunction</w:t>
      </w:r>
      <w:commentRangeEnd w:id="5"/>
      <w:r w:rsidR="00C07606">
        <w:rPr>
          <w:rStyle w:val="CommentReference"/>
        </w:rPr>
        <w:commentReference w:id="5"/>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782D694C" w:rsidR="00620634" w:rsidRDefault="00620634" w:rsidP="00620634">
      <w:r>
        <w:t>To evaluate the effects of chronic mTORC1 elevation on aging in mice, we deleted the negative regulator of mTORC1, TSC1</w:t>
      </w:r>
      <w:r w:rsidR="00D50317">
        <w:t>,</w:t>
      </w:r>
      <w:r>
        <w:t xml:space="preserve"> via a </w:t>
      </w:r>
      <w:proofErr w:type="spellStart"/>
      <w:r>
        <w:t>floxed</w:t>
      </w:r>
      <w:proofErr w:type="spellEnd"/>
      <w:r>
        <w:t>/</w:t>
      </w:r>
      <w:proofErr w:type="spellStart"/>
      <w:r>
        <w:t>Cre</w:t>
      </w:r>
      <w:proofErr w:type="spellEnd"/>
      <w:r>
        <w:t xml:space="preserve"> recombinase </w:t>
      </w:r>
      <w:r w:rsidR="00467300">
        <w:t xml:space="preserve">system.  </w:t>
      </w:r>
      <w:commentRangeStart w:id="6"/>
      <w:r w:rsidR="00467300">
        <w:t>As</w:t>
      </w:r>
      <w:commentRangeEnd w:id="6"/>
      <w:r w:rsidR="00271516">
        <w:rPr>
          <w:rStyle w:val="CommentReference"/>
        </w:rPr>
        <w:commentReference w:id="6"/>
      </w:r>
      <w:r w:rsidR="00467300">
        <w:t xml:space="preserve"> shown in Figure 1A</w:t>
      </w:r>
      <w:r>
        <w:t>, deletion of TSC1 causes elevations in mTORC1 activity in quadriceps from these animals</w:t>
      </w:r>
      <w:r w:rsidR="00D50317">
        <w:t>,</w:t>
      </w:r>
      <w:r>
        <w:t xml:space="preserve">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D50317">
        <w:t>,</w:t>
      </w:r>
      <w:r w:rsidR="00AF73B4">
        <w:t xml:space="preserve"> indicating reduced autophagy</w:t>
      </w:r>
      <w:r w:rsidR="00271516">
        <w:fldChar w:fldCharType="begin" w:fldLock="1"/>
      </w:r>
      <w:r w:rsidR="00271516">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A.",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 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anuel",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u00a0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M",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S.",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lt;sup&gt;23&lt;/sup&gt;", "plainTextFormattedCitation" : "23", "previouslyFormattedCitation" : "&lt;sup&gt;23&lt;/sup&gt;" }, "properties" : {  }, "schema" : "https://github.com/citation-style-language/schema/raw/master/csl-citation.json" }</w:instrText>
      </w:r>
      <w:r w:rsidR="00271516">
        <w:fldChar w:fldCharType="separate"/>
      </w:r>
      <w:r w:rsidR="00271516" w:rsidRPr="00271516">
        <w:rPr>
          <w:noProof/>
          <w:vertAlign w:val="superscript"/>
        </w:rPr>
        <w:t>23</w:t>
      </w:r>
      <w:r w:rsidR="00271516">
        <w:fldChar w:fldCharType="end"/>
      </w:r>
      <w:r w:rsidR="00AF73B4">
        <w:t>.  This is</w:t>
      </w:r>
      <w:r>
        <w:t xml:space="preserve"> consistent with previous reports using a different </w:t>
      </w:r>
      <w:proofErr w:type="spellStart"/>
      <w:r>
        <w:t>Cre</w:t>
      </w:r>
      <w:proofErr w:type="spellEnd"/>
      <w:r>
        <w:t xml:space="preserve"> line</w:t>
      </w:r>
      <w:r>
        <w:fldChar w:fldCharType="begin" w:fldLock="1"/>
      </w:r>
      <w:r w:rsidR="00271516">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4&lt;/sup&gt;", "plainTextFormattedCitation" : "24", "previouslyFormattedCitation" : "&lt;sup&gt;24&lt;/sup&gt;" }, "properties" : {  }, "schema" : "https://github.com/citation-style-language/schema/raw/master/csl-citation.json" }</w:instrText>
      </w:r>
      <w:r>
        <w:fldChar w:fldCharType="separate"/>
      </w:r>
      <w:r w:rsidR="00271516" w:rsidRPr="00271516">
        <w:rPr>
          <w:noProof/>
          <w:vertAlign w:val="superscript"/>
        </w:rPr>
        <w:t>24</w:t>
      </w:r>
      <w:r>
        <w:fldChar w:fldCharType="end"/>
      </w:r>
      <w:r>
        <w:t>.</w:t>
      </w:r>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w:t>
      </w:r>
      <w:r w:rsidR="00260911">
        <w:t>,</w:t>
      </w:r>
      <w:r>
        <w:t xml:space="preserve">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w:t>
      </w:r>
      <w:proofErr w:type="spellStart"/>
      <w:r w:rsidR="001341E2">
        <w:t>Cre</w:t>
      </w:r>
      <w:proofErr w:type="spellEnd"/>
      <w:r w:rsidR="001341E2">
        <w:t xml:space="preserve"> or </w:t>
      </w:r>
      <w:proofErr w:type="spellStart"/>
      <w:r w:rsidR="001341E2">
        <w:t>floxed</w:t>
      </w:r>
      <w:proofErr w:type="spellEnd"/>
      <w:r w:rsidR="001341E2">
        <w:t xml:space="preserve">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ologic evidence of lesions, the predominant process was neoplasia, and the specific etiology was lymphoma/</w:t>
      </w:r>
      <w:proofErr w:type="spellStart"/>
      <w:r w:rsidRPr="007A5FBA">
        <w:t>lymphosarcoma</w:t>
      </w:r>
      <w:proofErr w:type="spellEnd"/>
      <w:r w:rsidRPr="007A5FBA">
        <w:t xml:space="preserve">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24A25AAF" w:rsidR="00941925" w:rsidRDefault="00271516" w:rsidP="00620634">
      <w:r>
        <w:t xml:space="preserve">In </w:t>
      </w:r>
      <w:r w:rsidR="003A230E">
        <w:t>a previous study we</w:t>
      </w:r>
      <w:r w:rsidR="00941925">
        <w:t xml:space="preserve"> </w:t>
      </w:r>
      <w:r w:rsidR="003A230E">
        <w:t>showed</w:t>
      </w:r>
      <w:r w:rsidR="00941925">
        <w:t xml:space="preserve"> that knockdown of the obligate mTORC1 component Raptor in fly muscles causes early lethality and muscle weakness, but that </w:t>
      </w:r>
      <w:r w:rsidR="00941925">
        <w:rPr>
          <w:i/>
        </w:rPr>
        <w:t>Tsc1</w:t>
      </w:r>
      <w:r w:rsidR="00941925">
        <w:t xml:space="preserve"> knockdown </w:t>
      </w:r>
      <w:r w:rsidR="00E77750">
        <w:t xml:space="preserve">results </w:t>
      </w:r>
      <w:r w:rsidR="003A230E">
        <w:t>produced</w:t>
      </w:r>
      <w:r w:rsidR="00941925">
        <w:t xml:space="preserve"> viable adult flies</w:t>
      </w:r>
      <w:r w:rsidR="00442B86">
        <w:fldChar w:fldCharType="begin" w:fldLock="1"/>
      </w:r>
      <w:r>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5&lt;/sup&gt;", "plainTextFormattedCitation" : "25", "previouslyFormattedCitation" : "&lt;sup&gt;25&lt;/sup&gt;" }, "properties" : {  }, "schema" : "https://github.com/citation-style-language/schema/raw/master/csl-citation.json" }</w:instrText>
      </w:r>
      <w:r w:rsidR="00442B86">
        <w:fldChar w:fldCharType="separate"/>
      </w:r>
      <w:r w:rsidRPr="00271516">
        <w:rPr>
          <w:noProof/>
          <w:vertAlign w:val="superscript"/>
        </w:rPr>
        <w:t>25</w:t>
      </w:r>
      <w:r w:rsidR="00442B86">
        <w:fldChar w:fldCharType="end"/>
      </w:r>
      <w:r w:rsidR="00941925">
        <w:t>.  To te</w:t>
      </w:r>
      <w:r w:rsidR="00442B86">
        <w:t xml:space="preserve">st whether </w:t>
      </w:r>
      <w:commentRangeStart w:id="7"/>
      <w:r w:rsidR="00442B86">
        <w:t>gain of function</w:t>
      </w:r>
      <w:commentRangeEnd w:id="7"/>
      <w:r w:rsidR="003A230E">
        <w:rPr>
          <w:rStyle w:val="CommentReference"/>
        </w:rPr>
        <w:commentReference w:id="7"/>
      </w:r>
      <w:r w:rsidR="00442B86">
        <w:t xml:space="preserve"> of d</w:t>
      </w:r>
      <w:r w:rsidR="00941925">
        <w:t xml:space="preserve">TORC1 decreases lifespan in flies, we used the </w:t>
      </w:r>
      <w:r w:rsidR="00F317EA">
        <w:t>GAL4/UAS</w:t>
      </w:r>
      <w:r w:rsidR="00941925">
        <w:t xml:space="preserve"> system</w:t>
      </w:r>
      <w:r>
        <w:fldChar w:fldCharType="begin" w:fldLock="1"/>
      </w:r>
      <w:r>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f592cd2b-a450-4cec-a3ea-090a67f36ed4" ] } ], "mendeley" : { "formattedCitation" : "&lt;sup&gt;26&lt;/sup&gt;", "plainTextFormattedCitation" : "26", "previouslyFormattedCitation" : "&lt;sup&gt;26&lt;/sup&gt;" }, "properties" : {  }, "schema" : "https://github.com/citation-style-language/schema/raw/master/csl-citation.json" }</w:instrText>
      </w:r>
      <w:r>
        <w:fldChar w:fldCharType="separate"/>
      </w:r>
      <w:r w:rsidRPr="00271516">
        <w:rPr>
          <w:noProof/>
          <w:vertAlign w:val="superscript"/>
        </w:rPr>
        <w:t>26</w:t>
      </w:r>
      <w:r>
        <w:fldChar w:fldCharType="end"/>
      </w:r>
      <w:r w:rsidR="00941925">
        <w:t xml:space="preserve"> to knock</w:t>
      </w:r>
      <w:r w:rsidR="002D3F0E">
        <w:t xml:space="preserve"> </w:t>
      </w:r>
      <w:r w:rsidR="00941925">
        <w:t xml:space="preserve">down </w:t>
      </w:r>
      <w:r w:rsidR="00941925">
        <w:rPr>
          <w:i/>
        </w:rPr>
        <w:t>Tsc1</w:t>
      </w:r>
      <w:r w:rsidR="00941925">
        <w:t xml:space="preserve"> in fly muscles</w:t>
      </w:r>
      <w:r w:rsidR="0044542E">
        <w:t xml:space="preserve"> with two different shRNA</w:t>
      </w:r>
      <w:r w:rsidR="00F317EA">
        <w:t xml:space="preserve"> constructs from the Harvard </w:t>
      </w:r>
      <w:proofErr w:type="spellStart"/>
      <w:r w:rsidR="00F317EA">
        <w:t>TRiP</w:t>
      </w:r>
      <w:proofErr w:type="spellEnd"/>
      <w:r w:rsidR="00F317EA">
        <w:t xml:space="preserve"> collection</w:t>
      </w:r>
      <w:r>
        <w:fldChar w:fldCharType="begin" w:fldLock="1"/>
      </w:r>
      <w:r>
        <w:instrText>ADDIN CSL_CITATION { "citationItems" : [ { "id" : "ITEM-1", "itemData" : { "DOI" : "10.1038/nrg.2016.118", "ISBN" : "0044122374014", "ISSN" : "14710064", "PMID" : "27795562", "abstract" : "Our understanding of the genetic mechanisms that underlie biological processes has\\r\\nrelied extensively on loss\u2011of\u2011function (LOF) analyses. LOF methods target DNA, RNA or protein\\r\\nto\u00a0reduce or to ablate gene function. By analysing the phenotypes that are caused by these\\r\\nperturbations the wild-type function of genes can be elucidated. Although all LOF methods reduce\\r\\ngene activity, the choice of approach (for example, mutagenesis, CRISPR-based gene editing, RNA\\r\\ninterference, morpholinos or pharmacological inhibition) can have a major effect on phenotypic\\r\\noutcomes. Interpretation of the LOF phenotype must take into account the biological process that\\r\\nis targeted by each method. The practicality and efficiency of LOF methods also vary considerably\\r\\nbetween model systems. We describe parameters for choosing the optimal combination of\\r\\nmethod and system, and for interpreting phenotypes within the constraints of each method.", "author" : [ { "dropping-particle" : "", "family" : "Housden", "given" : "Benjamin E.", "non-dropping-particle" : "", "parse-names" : false, "suffix" : "" }, { "dropping-particle" : "", "family" : "Muhar", "given" : "Matthias", "non-dropping-particle" : "", "parse-names" : false, "suffix" : "" }, { "dropping-particle" : "", "family" : "Gemberling", "given" : "Matthew", "non-dropping-particle" : "", "parse-names" : false, "suffix" : "" }, { "dropping-particle" : "", "family" : "Gersbach", "given" : "Charles A.", "non-dropping-particle" : "", "parse-names" : false, "suffix" : "" }, { "dropping-particle" : "", "family" : "Stainier", "given" : "Didier Y.R.", "non-dropping-particle" : "", "parse-names" : false, "suffix" : "" }, { "dropping-particle" : "", "family" : "Seydoux", "given" : "Geraldine", "non-dropping-particle" : "", "parse-names" : false, "suffix" : "" }, { "dropping-particle" : "", "family" : "Mohr", "given" : "Stephanie E.", "non-dropping-particle" : "", "parse-names" : false, "suffix" : "" }, { "dropping-particle" : "", "family" : "Zuber", "given" : "Johannes", "non-dropping-particle" : "", "parse-names" : false, "suffix" : "" }, { "dropping-particle" : "", "family" : "Perrimon", "given" : "Norbert", "non-dropping-particle" : "", "parse-names" : false, "suffix" : "" } ], "container-title" : "Nature Reviews Genetics", "id" : "ITEM-1", "issue" : "1", "issued" : { "date-parts" : [ [ "2016" ] ] }, "page" : "24-40", "publisher" : "Nature Publishing Group", "title" : "Loss-of-function genetic tools for animal models: cross-species and cross-platform differences", "type" : "article-journal", "volume" : "18" }, "uris" : [ "http://www.mendeley.com/documents/?uuid=9cd3bee7-52ec-4968-af54-2e17b78b1de0" ] } ], "mendeley" : { "formattedCitation" : "&lt;sup&gt;17&lt;/sup&gt;", "plainTextFormattedCitation" : "17", "previouslyFormattedCitation" : "&lt;sup&gt;17&lt;/sup&gt;" }, "properties" : {  }, "schema" : "https://github.com/citation-style-language/schema/raw/master/csl-citation.json" }</w:instrText>
      </w:r>
      <w:r>
        <w:fldChar w:fldCharType="separate"/>
      </w:r>
      <w:r w:rsidRPr="00271516">
        <w:rPr>
          <w:noProof/>
          <w:vertAlign w:val="superscript"/>
        </w:rPr>
        <w:t>17</w:t>
      </w:r>
      <w:r>
        <w:fldChar w:fldCharType="end"/>
      </w:r>
      <w:r w:rsidR="00941925">
        <w:t xml:space="preserve">.  These knockdowns were driven by </w:t>
      </w:r>
      <w:r w:rsidR="00941925" w:rsidRPr="00941925">
        <w:rPr>
          <w:i/>
        </w:rPr>
        <w:t>24B</w:t>
      </w:r>
      <w:r w:rsidR="00941925">
        <w:t>-GAL4</w:t>
      </w:r>
      <w:r w:rsidR="00E77750">
        <w:t>,</w:t>
      </w:r>
      <w:r w:rsidR="00941925">
        <w:t xml:space="preserve"> </w:t>
      </w:r>
      <w:r w:rsidR="00442B86">
        <w:t xml:space="preserve">which is expressed in wing disks and adult </w:t>
      </w:r>
      <w:commentRangeStart w:id="8"/>
      <w:r w:rsidR="00442B86">
        <w:t>fly muscles</w:t>
      </w:r>
      <w:r w:rsidR="00442B86">
        <w:fldChar w:fldCharType="begin" w:fldLock="1"/>
      </w:r>
      <w: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7&lt;/sup&gt;", "plainTextFormattedCitation" : "27", "previouslyFormattedCitation" : "&lt;sup&gt;27&lt;/sup&gt;" }, "properties" : {  }, "schema" : "https://github.com/citation-style-language/schema/raw/master/csl-citation.json" }</w:instrText>
      </w:r>
      <w:r w:rsidR="00442B86">
        <w:fldChar w:fldCharType="separate"/>
      </w:r>
      <w:r w:rsidRPr="00271516">
        <w:rPr>
          <w:noProof/>
          <w:vertAlign w:val="superscript"/>
        </w:rPr>
        <w:t>27</w:t>
      </w:r>
      <w:r w:rsidR="00442B86">
        <w:fldChar w:fldCharType="end"/>
      </w:r>
      <w:commentRangeEnd w:id="8"/>
      <w:r w:rsidR="00F317EA">
        <w:rPr>
          <w:rStyle w:val="CommentReference"/>
        </w:rPr>
        <w:commentReference w:id="8"/>
      </w:r>
      <w:r w:rsidR="0067086A">
        <w:t>.  As shown in Figure 2A-B</w:t>
      </w:r>
      <w:r w:rsidR="00442B86">
        <w:t xml:space="preserve">, knockdowns </w:t>
      </w:r>
      <w:r w:rsidR="0044542E">
        <w:t>of</w:t>
      </w:r>
      <w:r w:rsidR="00442B86">
        <w:t xml:space="preserve"> </w:t>
      </w:r>
      <w:r w:rsidR="00442B86">
        <w:rPr>
          <w:i/>
        </w:rPr>
        <w:t>Tsc1</w:t>
      </w:r>
      <w:r w:rsidR="00291985">
        <w:t xml:space="preserve"> increas</w:t>
      </w:r>
      <w:r w:rsidR="00923401">
        <w:t>e</w:t>
      </w:r>
      <w:r w:rsidR="0044542E">
        <w:t xml:space="preserve">s </w:t>
      </w:r>
      <w:r w:rsidR="00923401">
        <w:t>the rate of natural death</w:t>
      </w:r>
      <w:r w:rsidR="00291985">
        <w:t xml:space="preserve"> </w:t>
      </w:r>
      <w:r w:rsidR="00923401">
        <w:t xml:space="preserve">for both </w:t>
      </w:r>
      <w:r w:rsidR="0044542E">
        <w:t xml:space="preserve">shRNA constructs </w:t>
      </w:r>
      <w:r w:rsidR="00923401">
        <w:t>and both sexes</w:t>
      </w:r>
      <w:r w:rsidR="00291985">
        <w:t xml:space="preserve"> (</w:t>
      </w:r>
      <w:r w:rsidR="00923401">
        <w:t xml:space="preserve">shRNA #1, </w:t>
      </w:r>
      <w:proofErr w:type="gramStart"/>
      <w:r w:rsidR="00923401">
        <w:t>3.8 fold</w:t>
      </w:r>
      <w:proofErr w:type="gramEnd"/>
      <w:r w:rsidR="00923401">
        <w:t xml:space="preserve"> for females, 3.4 fold for males; shRNA #2: 2.6 fold for females, 1.9 fold for males all with adjusted p-values</w:t>
      </w:r>
      <w:r w:rsidR="00291985" w:rsidRPr="007D7755">
        <w:t>&lt;</w:t>
      </w:r>
      <w:r w:rsidR="00291985">
        <w:t>1 x10</w:t>
      </w:r>
      <w:r w:rsidR="00291985" w:rsidRPr="00291985">
        <w:rPr>
          <w:vertAlign w:val="superscript"/>
        </w:rPr>
        <w:t>-5</w:t>
      </w:r>
      <w:r w:rsidR="00291985">
        <w:t xml:space="preserve">). </w:t>
      </w:r>
    </w:p>
    <w:p w14:paraId="3016FB25" w14:textId="77777777" w:rsidR="00923401" w:rsidRDefault="00923401" w:rsidP="00620634"/>
    <w:p w14:paraId="7CAD7602" w14:textId="045E2820" w:rsidR="00923401" w:rsidRPr="002B6CFE" w:rsidRDefault="004D1657" w:rsidP="00620634">
      <w:r>
        <w:t xml:space="preserve">To </w:t>
      </w:r>
      <w:r w:rsidR="00923401">
        <w:t xml:space="preserve">test whether cardiac-specific knockdown of </w:t>
      </w:r>
      <w:r w:rsidR="00923401">
        <w:rPr>
          <w:i/>
        </w:rPr>
        <w:t>Tsc1</w:t>
      </w:r>
      <w:r w:rsidR="00923401">
        <w:t xml:space="preserve"> has a similar phenotype we used a </w:t>
      </w:r>
      <w:r w:rsidR="00923401">
        <w:rPr>
          <w:i/>
        </w:rPr>
        <w:t>Hand</w:t>
      </w:r>
      <w:r w:rsidR="00923401">
        <w:t>-GAL4 driver which</w:t>
      </w:r>
      <w:r w:rsidR="002B6CFE">
        <w:t xml:space="preserve"> is expressed in fly cardiac tissue</w:t>
      </w:r>
      <w:r w:rsidR="002B6CFE">
        <w:fldChar w:fldCharType="begin" w:fldLock="1"/>
      </w:r>
      <w:r w:rsidR="00271516">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8&lt;/sup&gt;", "plainTextFormattedCitation" : "28", "previouslyFormattedCitation" : "&lt;sup&gt;28&lt;/sup&gt;" }, "properties" : {  }, "schema" : "https://github.com/citation-style-language/schema/raw/master/csl-citation.json" }</w:instrText>
      </w:r>
      <w:r w:rsidR="002B6CFE">
        <w:fldChar w:fldCharType="separate"/>
      </w:r>
      <w:r w:rsidR="00271516" w:rsidRPr="00271516">
        <w:rPr>
          <w:noProof/>
          <w:vertAlign w:val="superscript"/>
        </w:rPr>
        <w:t>28</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7A5362D0"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w:t>
      </w:r>
      <w:r w:rsidR="000A64F4">
        <w:t xml:space="preserve">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shortened lifespan in both </w:t>
      </w:r>
      <w:r w:rsidR="003310A0">
        <w:t xml:space="preserve">male </w:t>
      </w:r>
      <w:r w:rsidR="007348F0">
        <w:t>(3.4 fold</w:t>
      </w:r>
      <w:r w:rsidR="00E902C6">
        <w:t xml:space="preserve">) </w:t>
      </w:r>
      <w:r w:rsidR="007348F0">
        <w:t>and female (</w:t>
      </w:r>
      <w:r w:rsidR="00E902C6">
        <w:t>2.9 fold)</w:t>
      </w:r>
      <w:r w:rsidR="007348F0">
        <w:t xml:space="preserve"> </w:t>
      </w:r>
      <w:r w:rsidR="007348F0">
        <w:rPr>
          <w:i/>
        </w:rPr>
        <w:t>Atg8a</w:t>
      </w:r>
      <w:r w:rsidR="007348F0">
        <w:t xml:space="preserve"> knockdown flies</w:t>
      </w:r>
      <w:r w:rsidR="00E902C6">
        <w:t xml:space="preserve"> (both with adjusted p-values </w:t>
      </w:r>
      <w:r w:rsidR="00E902C6" w:rsidRPr="004D1657">
        <w:rPr>
          <w:u w:val="single"/>
        </w:rPr>
        <w:t>&lt;</w:t>
      </w:r>
      <w:r w:rsidR="00E902C6">
        <w:t>0.0001)</w:t>
      </w:r>
      <w:r w:rsidR="007348F0">
        <w:t>.</w:t>
      </w:r>
      <w:r w:rsidR="00E902C6">
        <w:t xml:space="preserve">  While ATG5 is upstream of ATG8</w:t>
      </w:r>
      <w:r w:rsidR="00C45ACD">
        <w:t>, this result is consistent with findings</w:t>
      </w:r>
      <w:r w:rsidR="00CE5F71">
        <w:t xml:space="preserve"> showing that </w:t>
      </w:r>
      <w:r w:rsidR="00CE5F71">
        <w:rPr>
          <w:i/>
        </w:rPr>
        <w:t xml:space="preserve">Atg5 </w:t>
      </w:r>
      <w:r w:rsidR="00CE5F71">
        <w:t>knockdown using a ubiquitous GAL4 promoter did not reduce lifespan</w:t>
      </w:r>
      <w:r w:rsidR="00BA1F21">
        <w:t>, but did sensitize the flies to starvation</w:t>
      </w:r>
      <w:r w:rsidR="00703DFC">
        <w:fldChar w:fldCharType="begin" w:fldLock="1"/>
      </w:r>
      <w:r w:rsidR="00D212FB">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3&lt;/sup&gt;", "plainTextFormattedCitation" : "3", "previouslyFormattedCitation" : "&lt;sup&gt;3&lt;/sup&gt;" }, "properties" : {  }, "schema" : "https://github.com/citation-style-language/schema/raw/master/csl-citation.json" }</w:instrText>
      </w:r>
      <w:r w:rsidR="00703DFC">
        <w:fldChar w:fldCharType="separate"/>
      </w:r>
      <w:r w:rsidR="00F04BC7" w:rsidRPr="00F04BC7">
        <w:rPr>
          <w:noProof/>
          <w:vertAlign w:val="superscript"/>
        </w:rPr>
        <w:t>3</w:t>
      </w:r>
      <w:r w:rsidR="00703DFC">
        <w:fldChar w:fldCharType="end"/>
      </w:r>
      <w:r w:rsidR="00BA1F21">
        <w:t>.</w:t>
      </w:r>
    </w:p>
    <w:p w14:paraId="13598F87" w14:textId="77777777" w:rsidR="002021EB" w:rsidRDefault="002021EB" w:rsidP="002021EB">
      <w:pPr>
        <w:pStyle w:val="Heading1"/>
      </w:pPr>
      <w:r>
        <w:t xml:space="preserve">Discussion </w:t>
      </w:r>
    </w:p>
    <w:p w14:paraId="18F99757" w14:textId="34C52912" w:rsidR="00CB1C98" w:rsidRDefault="0092334C" w:rsidP="000B139C">
      <w:r>
        <w:t xml:space="preserve">In this </w:t>
      </w:r>
      <w:proofErr w:type="gramStart"/>
      <w:r>
        <w:t>study</w:t>
      </w:r>
      <w:proofErr w:type="gramEnd"/>
      <w:r>
        <w:t xml:space="preserve"> we report that in both mice and flies, deletion or knockdown of </w:t>
      </w:r>
      <w:r w:rsidRPr="0092334C">
        <w:rPr>
          <w:i/>
        </w:rPr>
        <w:t>Tsc1</w:t>
      </w:r>
      <w:r>
        <w:t xml:space="preserve"> specifically in </w:t>
      </w:r>
      <w:r w:rsidR="00C8615B">
        <w:t xml:space="preserve">striated </w:t>
      </w:r>
      <w:r>
        <w:t xml:space="preserve">muscle reduces lifespan.   Cardiac-specific ablation of </w:t>
      </w:r>
      <w:r w:rsidR="00F82FED">
        <w:t>Tsc1 using</w:t>
      </w:r>
      <w:r w:rsidR="00F82FED" w:rsidRPr="00F82FED">
        <w:t xml:space="preserve"> </w:t>
      </w:r>
      <w:proofErr w:type="spellStart"/>
      <w:r w:rsidR="00F82FED" w:rsidRPr="00F82FED">
        <w:rPr>
          <w:i/>
        </w:rPr>
        <w:t>Tagln-Cre</w:t>
      </w:r>
      <w:proofErr w:type="spellEnd"/>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271516">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9&lt;/sup&gt;", "plainTextFormattedCitation" : "29", "previouslyFormattedCitation" : "&lt;sup&gt;29&lt;/sup&gt;" }, "properties" : {  }, "schema" : "https://github.com/citation-style-language/schema/raw/master/csl-citation.json" }</w:instrText>
      </w:r>
      <w:r w:rsidR="004744D9">
        <w:fldChar w:fldCharType="separate"/>
      </w:r>
      <w:r w:rsidR="00271516" w:rsidRPr="00271516">
        <w:rPr>
          <w:noProof/>
          <w:vertAlign w:val="superscript"/>
        </w:rPr>
        <w:t>29</w:t>
      </w:r>
      <w:r w:rsidR="004744D9">
        <w:fldChar w:fldCharType="end"/>
      </w:r>
      <w:r w:rsidR="00F82FED" w:rsidRPr="00F82FED">
        <w:t xml:space="preserve"> or 6 months of age in the case of </w:t>
      </w:r>
      <w:r w:rsidR="00F82FED" w:rsidRPr="004744D9">
        <w:rPr>
          <w:i/>
        </w:rPr>
        <w:t>Myl-Cre</w:t>
      </w:r>
      <w:r w:rsidR="004744D9">
        <w:fldChar w:fldCharType="begin" w:fldLock="1"/>
      </w:r>
      <w:r w:rsidR="00271516">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3 (A mouse model of cardiac rhabdomyoma generated by loss of Tsc1 in ventricular myocytes. - Meikle, Lynsey; McMullen, Julie R.; Sherwood, Megan C.; Lader, Alan S.; Walker, Victoria; Chan, Jennifer A.; Kwiatkowski, David J.)\n\n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435", "title" : "A mouse model of cardiac rhabdomyoma generated by loss of Tsc1 in ventricular myocytes", "type" : "article-journal", "volume" : "14" }, "uris" : [ "http://www.mendeley.com/documents/?uuid=b0c40b98-99d1-47a7-9d10-0f05f8d047e7" ] } ], "mendeley" : { "formattedCitation" : "&lt;sup&gt;30&lt;/sup&gt;", "plainTextFormattedCitation" : "30", "previouslyFormattedCitation" : "&lt;sup&gt;30&lt;/sup&gt;" }, "properties" : {  }, "schema" : "https://github.com/citation-style-language/schema/raw/master/csl-citation.json" }</w:instrText>
      </w:r>
      <w:r w:rsidR="004744D9">
        <w:fldChar w:fldCharType="separate"/>
      </w:r>
      <w:r w:rsidR="00271516" w:rsidRPr="00271516">
        <w:rPr>
          <w:noProof/>
          <w:vertAlign w:val="superscript"/>
        </w:rPr>
        <w:t>30</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EC64F9">
        <w:t xml:space="preserve">However, we </w:t>
      </w:r>
      <w:r w:rsidR="00A7362C">
        <w:t>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w:t>
      </w:r>
      <w:r w:rsidR="00C8615B">
        <w:t xml:space="preserve">does not </w:t>
      </w:r>
      <w:r w:rsidR="00CB1C98">
        <w:t>play</w:t>
      </w:r>
      <w:r w:rsidR="00C8615B">
        <w:t xml:space="preserve"> a</w:t>
      </w:r>
      <w:r w:rsidR="004D1657">
        <w:t xml:space="preserve"> </w:t>
      </w:r>
      <w:r w:rsidR="00CB1C98">
        <w:t>plays role in reduc</w:t>
      </w:r>
      <w:r w:rsidR="00C8615B">
        <w:t>ing</w:t>
      </w:r>
      <w:r w:rsidR="004D1657">
        <w:t xml:space="preserve"> </w:t>
      </w:r>
      <w:r w:rsidR="00CB1C98">
        <w:t>lifespan.</w:t>
      </w:r>
    </w:p>
    <w:p w14:paraId="7B39A861" w14:textId="77777777" w:rsidR="00CB1C98" w:rsidRDefault="00CB1C98" w:rsidP="000B139C"/>
    <w:p w14:paraId="7DF11E1B" w14:textId="3DA44646" w:rsidR="0025688C" w:rsidRDefault="00CB1C98" w:rsidP="00814DE4">
      <w:pPr>
        <w:rPr>
          <w:ins w:id="9" w:author="Reiter, Larry T" w:date="2016-11-21T10:21:00Z"/>
        </w:rPr>
      </w:pPr>
      <w:r>
        <w:t xml:space="preserve">Skeletal muscle is an extremely important organ for aging, as </w:t>
      </w:r>
      <w:r w:rsidR="00703336">
        <w:t>humans</w:t>
      </w:r>
      <w:r w:rsidR="00703336" w:rsidRPr="00CB1C98">
        <w:t xml:space="preserve"> </w:t>
      </w:r>
      <w:r w:rsidRPr="00CB1C98">
        <w:t xml:space="preserve">with high baseline grip strength </w:t>
      </w:r>
      <w:r w:rsidR="00703336" w:rsidRPr="00CB1C98">
        <w:t>ha</w:t>
      </w:r>
      <w:r w:rsidR="00703336">
        <w:t>ve</w:t>
      </w:r>
      <w:r w:rsidRPr="00CB1C98">
        <w:t xml:space="preserve"> </w:t>
      </w:r>
      <w:r w:rsidRPr="00CB1C98">
        <w:t>20-217% decreased risk of all-cause mortality, irrespective of gender or body mass index</w:t>
      </w:r>
      <w:r w:rsidRPr="00CB1C98">
        <w:fldChar w:fldCharType="begin" w:fldLock="1"/>
      </w:r>
      <w:r w:rsidR="00D212FB">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 "schema" : "https://github.com/citation-style-language/schema/raw/master/csl-citation.json" }</w:instrText>
      </w:r>
      <w:r w:rsidRPr="00CB1C98">
        <w:fldChar w:fldCharType="separate"/>
      </w:r>
      <w:r w:rsidR="003B76F9" w:rsidRPr="003B76F9">
        <w:rPr>
          <w:noProof/>
          <w:vertAlign w:val="superscript"/>
        </w:rPr>
        <w:t>6–1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rsidR="00703336">
        <w:t>,</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271516">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31,32&lt;/sup&gt;", "plainTextFormattedCitation" : "31,32", "previouslyFormattedCitation" : "&lt;sup&gt;31,32&lt;/sup&gt;" }, "properties" : {  }, "schema" : "https://github.com/citation-style-language/schema/raw/master/csl-citation.json" }</w:instrText>
      </w:r>
      <w:r w:rsidR="004243D2">
        <w:fldChar w:fldCharType="separate"/>
      </w:r>
      <w:r w:rsidR="00271516" w:rsidRPr="00271516">
        <w:rPr>
          <w:noProof/>
          <w:vertAlign w:val="superscript"/>
        </w:rPr>
        <w:t>31,32</w:t>
      </w:r>
      <w:r w:rsidR="004243D2">
        <w:fldChar w:fldCharType="end"/>
      </w:r>
      <w:r w:rsidR="0041032E">
        <w:t>.</w:t>
      </w:r>
      <w:r w:rsidR="0041032E">
        <w:t xml:space="preserve">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271516">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2\u201338&lt;/sup&gt;", "plainTextFormattedCitation" : "32\u201338", "previouslyFormattedCitation" : "&lt;sup&gt;32\u201338&lt;/sup&gt;" }, "properties" : {  }, "schema" : "https://github.com/citation-style-language/schema/raw/master/csl-citation.json" }</w:instrText>
      </w:r>
      <w:r w:rsidRPr="00CB1C98">
        <w:fldChar w:fldCharType="separate"/>
      </w:r>
      <w:r w:rsidR="00271516" w:rsidRPr="00271516">
        <w:rPr>
          <w:noProof/>
          <w:vertAlign w:val="superscript"/>
        </w:rPr>
        <w:t>32–38</w:t>
      </w:r>
      <w:r w:rsidRPr="00CB1C98">
        <w:fldChar w:fldCharType="end"/>
      </w:r>
      <w:r w:rsidR="00814DE4">
        <w:t>.</w:t>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271516">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5b5c047-8825-4576-a6c5-c2342aa88275" ] } ], "mendeley" : { "formattedCitation" : "&lt;sup&gt;39\u201341&lt;/sup&gt;", "plainTextFormattedCitation" : "39\u201341", "previouslyFormattedCitation" : "&lt;sup&gt;39\u201341&lt;/sup&gt;" }, "properties" : {  }, "schema" : "https://github.com/citation-style-language/schema/raw/master/csl-citation.json" }</w:instrText>
      </w:r>
      <w:r w:rsidR="00814DE4" w:rsidRPr="00CB1C98">
        <w:fldChar w:fldCharType="separate"/>
      </w:r>
      <w:r w:rsidR="00271516" w:rsidRPr="00271516">
        <w:rPr>
          <w:noProof/>
          <w:vertAlign w:val="superscript"/>
        </w:rPr>
        <w:t>39–41</w:t>
      </w:r>
      <w:r w:rsidR="00814DE4" w:rsidRPr="00CB1C98">
        <w:fldChar w:fldCharType="end"/>
      </w:r>
      <w:r w:rsidR="00814DE4" w:rsidRPr="00CB1C98">
        <w:t xml:space="preserve">.  </w:t>
      </w:r>
    </w:p>
    <w:p w14:paraId="50A86B2F" w14:textId="77777777" w:rsidR="00D27CD6" w:rsidRDefault="00D27CD6" w:rsidP="00814DE4">
      <w:pPr>
        <w:rPr>
          <w:ins w:id="10" w:author="Reiter, Larry T" w:date="2018-01-04T13:03:00Z"/>
        </w:rPr>
      </w:pPr>
    </w:p>
    <w:p w14:paraId="4185775B" w14:textId="7C65CA1F" w:rsidR="0025688C" w:rsidRDefault="00D27CD6" w:rsidP="00814DE4">
      <w:r>
        <w:t xml:space="preserve">To </w:t>
      </w:r>
      <w:r>
        <w:t xml:space="preserve">better </w:t>
      </w:r>
      <w:r>
        <w:t xml:space="preserve">understand why ATG8a and ATG8b </w:t>
      </w:r>
      <w:r>
        <w:t>showed differences in viability</w:t>
      </w:r>
      <w:r>
        <w:t xml:space="preserve">, we evaluated the expression of these genes in </w:t>
      </w:r>
      <w:proofErr w:type="spellStart"/>
      <w:r>
        <w:t>RNAseq</w:t>
      </w:r>
      <w:proofErr w:type="spellEnd"/>
      <w:r>
        <w:t xml:space="preserve"> data from the </w:t>
      </w:r>
      <w:proofErr w:type="spellStart"/>
      <w:r>
        <w:t>modENCODE</w:t>
      </w:r>
      <w:proofErr w:type="spellEnd"/>
      <w:r>
        <w:t xml:space="preserve"> </w:t>
      </w:r>
      <w:proofErr w:type="spellStart"/>
      <w:r>
        <w:t>consortiumAccording</w:t>
      </w:r>
      <w:proofErr w:type="spellEnd"/>
      <w:r>
        <w:t xml:space="preserve"> to </w:t>
      </w:r>
      <w:r w:rsidR="00405E96">
        <w:t xml:space="preserve">public </w:t>
      </w:r>
      <w:proofErr w:type="spellStart"/>
      <w:r w:rsidR="00405E96">
        <w:t>RNAseq</w:t>
      </w:r>
      <w:proofErr w:type="spellEnd"/>
      <w:r>
        <w:t xml:space="preserve"> expression data, </w:t>
      </w:r>
      <w:r w:rsidRPr="00AE720A">
        <w:rPr>
          <w:i/>
        </w:rPr>
        <w:t>At8a</w:t>
      </w:r>
      <w:r>
        <w:t xml:space="preserve"> is widely expressed at higher </w:t>
      </w:r>
      <w:r w:rsidR="00405E96">
        <w:t xml:space="preserve">levels </w:t>
      </w:r>
      <w:r>
        <w:t xml:space="preserve">in </w:t>
      </w:r>
      <w:commentRangeStart w:id="11"/>
      <w:r>
        <w:t xml:space="preserve">several tissues </w:t>
      </w:r>
      <w:commentRangeEnd w:id="11"/>
      <w:r w:rsidR="00405E96">
        <w:rPr>
          <w:rStyle w:val="CommentReference"/>
        </w:rPr>
        <w:commentReference w:id="11"/>
      </w:r>
      <w:r>
        <w:t xml:space="preserve">relative to </w:t>
      </w:r>
      <w:r w:rsidRPr="00AE720A">
        <w:rPr>
          <w:i/>
        </w:rPr>
        <w:t>At8b</w:t>
      </w:r>
      <w:r>
        <w:t>, inclu</w:t>
      </w:r>
      <w:bookmarkStart w:id="12" w:name="_GoBack"/>
      <w:bookmarkEnd w:id="12"/>
      <w:r>
        <w:t>ding muscle tissues</w:t>
      </w:r>
      <w:r>
        <w:fldChar w:fldCharType="begin" w:fldLock="1"/>
      </w:r>
      <w:r w:rsidR="00271516">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42&lt;/sup&gt;", "plainTextFormattedCitation" : "42", "previouslyFormattedCitation" : "&lt;sup&gt;42&lt;/sup&gt;" }, "properties" : {  }, "schema" : "https://github.com/citation-style-language/schema/raw/master/csl-citation.json" }</w:instrText>
      </w:r>
      <w:r>
        <w:fldChar w:fldCharType="separate"/>
      </w:r>
      <w:r w:rsidR="00271516" w:rsidRPr="00271516">
        <w:rPr>
          <w:noProof/>
          <w:vertAlign w:val="superscript"/>
        </w:rPr>
        <w:t>42</w:t>
      </w:r>
      <w:r>
        <w:fldChar w:fldCharType="end"/>
      </w:r>
      <w:r>
        <w:t xml:space="preserve">.  </w:t>
      </w:r>
      <w:r>
        <w:rPr>
          <w:i/>
        </w:rPr>
        <w:t>Atg8b</w:t>
      </w:r>
      <w:r>
        <w:t xml:space="preserve"> has much more limited expression, and is at lower levels in the fly tissues tested.  This may explain the stronger reductions in lifespan in the muscle </w:t>
      </w:r>
      <w:r>
        <w:rPr>
          <w:i/>
        </w:rPr>
        <w:t>Atg8a</w:t>
      </w:r>
      <w:r>
        <w:t xml:space="preserve"> knockdown flies</w:t>
      </w:r>
      <w:r>
        <w:t>.</w:t>
      </w:r>
    </w:p>
    <w:p w14:paraId="6824D811" w14:textId="77777777" w:rsidR="00D27CD6" w:rsidRDefault="00D27CD6" w:rsidP="00814DE4"/>
    <w:p w14:paraId="305D54DB" w14:textId="0217F9B7" w:rsidR="00CB1C98" w:rsidRDefault="009B6F2D" w:rsidP="00CB1C98">
      <w:commentRangeStart w:id="13"/>
      <w:r>
        <w:t xml:space="preserve">One potential mechanism linking TORC1 to aging could be </w:t>
      </w:r>
      <w:r w:rsidR="00516047">
        <w:t>impaired protein turnover</w:t>
      </w:r>
      <w:r>
        <w:t xml:space="preserve">.  TORC1 plays a key role in protein homeostasis, through inhibiting autophagy and </w:t>
      </w:r>
      <w:proofErr w:type="spellStart"/>
      <w:r>
        <w:t>proteosomal</w:t>
      </w:r>
      <w:proofErr w:type="spellEnd"/>
      <w:r>
        <w:t xml:space="preserve"> </w:t>
      </w:r>
      <w:r w:rsidR="00A268CE">
        <w:t>degradation</w:t>
      </w:r>
      <w:r>
        <w:t xml:space="preserve"> while promoting protein synthesis in both flies and mice. </w:t>
      </w:r>
      <w:r w:rsidR="0025688C">
        <w:t>Drosophila</w:t>
      </w:r>
      <w:r w:rsidR="00814DE4" w:rsidRPr="00CB1C98">
        <w:t xml:space="preserve"> studies have implicated improved muscle </w:t>
      </w:r>
      <w:proofErr w:type="spellStart"/>
      <w:r w:rsidR="00814DE4" w:rsidRPr="00CB1C98">
        <w:t>proteostasis</w:t>
      </w:r>
      <w:proofErr w:type="spellEnd"/>
      <w:r w:rsidR="00814DE4" w:rsidRPr="00CB1C98">
        <w:t xml:space="preserve"> as a key </w:t>
      </w:r>
      <w:r w:rsidR="00814DE4">
        <w:t xml:space="preserve">element </w:t>
      </w:r>
      <w:r w:rsidR="00B155E0">
        <w:t>coordinating</w:t>
      </w:r>
      <w:r w:rsidR="00814DE4" w:rsidRPr="00CB1C98">
        <w:t xml:space="preserve"> lifespan extension</w:t>
      </w:r>
      <w:r w:rsidR="00814DE4" w:rsidRPr="00CB1C98">
        <w:fldChar w:fldCharType="begin" w:fldLock="1"/>
      </w:r>
      <w:r w:rsidR="00271516">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3&lt;/sup&gt;", "plainTextFormattedCitation" : "43", "previouslyFormattedCitation" : "&lt;sup&gt;43&lt;/sup&gt;" }, "properties" : {  }, "schema" : "https://github.com/citation-style-language/schema/raw/master/csl-citation.json" }</w:instrText>
      </w:r>
      <w:r w:rsidR="00814DE4" w:rsidRPr="00CB1C98">
        <w:fldChar w:fldCharType="separate"/>
      </w:r>
      <w:r w:rsidR="00271516" w:rsidRPr="00271516">
        <w:rPr>
          <w:noProof/>
          <w:vertAlign w:val="superscript"/>
        </w:rPr>
        <w:t>43</w:t>
      </w:r>
      <w:r w:rsidR="00814DE4" w:rsidRPr="00CB1C98">
        <w:fldChar w:fldCharType="end"/>
      </w:r>
      <w:r w:rsidR="00814DE4" w:rsidRPr="00CB1C98">
        <w:t xml:space="preserve">. </w:t>
      </w:r>
      <w:r w:rsidR="00731DA6">
        <w:t xml:space="preserve">Dysregulation of </w:t>
      </w:r>
      <w:proofErr w:type="spellStart"/>
      <w:r w:rsidR="00731DA6">
        <w:t>proteostatsis</w:t>
      </w:r>
      <w:proofErr w:type="spellEnd"/>
      <w:r w:rsidR="00731DA6">
        <w:t xml:space="preserve"> </w:t>
      </w:r>
      <w:r w:rsidR="00B155E0">
        <w:t>may</w:t>
      </w:r>
      <w:r w:rsidR="00731DA6">
        <w:t xml:space="preserve"> also underlie the lifespan-restricting effects of high protein diets</w:t>
      </w:r>
      <w:r w:rsidR="006F2B7D">
        <w:fldChar w:fldCharType="begin" w:fldLock="1"/>
      </w:r>
      <w:r w:rsidR="00271516">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 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44&lt;/sup&gt;", "plainTextFormattedCitation" : "44", "previouslyFormattedCitation" : "&lt;sup&gt;44&lt;/sup&gt;" }, "properties" : {  }, "schema" : "https://github.com/citation-style-language/schema/raw/master/csl-citation.json" }</w:instrText>
      </w:r>
      <w:r w:rsidR="006F2B7D">
        <w:fldChar w:fldCharType="separate"/>
      </w:r>
      <w:r w:rsidR="00271516" w:rsidRPr="00271516">
        <w:rPr>
          <w:noProof/>
          <w:vertAlign w:val="superscript"/>
        </w:rPr>
        <w:t>44</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w:t>
      </w:r>
      <w:r w:rsidR="001405A6">
        <w:t xml:space="preserve"> and thus, we cannot confirm whether this mechanism is contributing to the phenotypes we observed in our model systems</w:t>
      </w:r>
      <w:r w:rsidR="00B57BCA">
        <w:t xml:space="preserve">. </w:t>
      </w:r>
      <w:r w:rsidR="001405A6">
        <w:t>Indeed, s</w:t>
      </w:r>
      <w:r w:rsidR="00E05E0F">
        <w:t>everal</w:t>
      </w:r>
      <w:r w:rsidR="00B57BCA">
        <w:t>. S</w:t>
      </w:r>
      <w:r w:rsidR="00E05E0F">
        <w:t xml:space="preserve">everal other mechanisms </w:t>
      </w:r>
      <w:r w:rsidR="00965029">
        <w:t>related to mTORC1 have also been proposed</w:t>
      </w:r>
      <w:r w:rsidR="001405A6">
        <w:t>;</w:t>
      </w:r>
      <w:r w:rsidR="00E05E0F">
        <w:t xml:space="preserve"> including oxidative damage, impaired mitochondrial clearance </w:t>
      </w:r>
      <w:r w:rsidR="00B155E0">
        <w:t>and</w:t>
      </w:r>
      <w:r w:rsidR="00E05E0F">
        <w:t xml:space="preserve"> </w:t>
      </w:r>
      <w:r w:rsidR="00B155E0">
        <w:t>ER stress.  F</w:t>
      </w:r>
      <w:r w:rsidR="00B57BCA">
        <w:t xml:space="preserve">uture studies </w:t>
      </w:r>
      <w:r w:rsidR="001405A6">
        <w:t>are necessary</w:t>
      </w:r>
      <w:r w:rsidR="00B57BCA">
        <w:t xml:space="preserve"> to und</w:t>
      </w:r>
      <w:r w:rsidR="00965029">
        <w:t xml:space="preserve">erstand </w:t>
      </w:r>
      <w:r w:rsidR="00B155E0">
        <w:t xml:space="preserve">the roles of </w:t>
      </w:r>
      <w:r w:rsidR="00965029">
        <w:t>these and other potenti</w:t>
      </w:r>
      <w:r w:rsidR="00B155E0">
        <w:t>al downstream effects</w:t>
      </w:r>
      <w:r w:rsidR="001405A6">
        <w:t xml:space="preserve"> of TORC1 activity on the aging process</w:t>
      </w:r>
      <w:r w:rsidR="00FA24CE">
        <w:t>.</w:t>
      </w:r>
      <w:r w:rsidR="00E05E0F">
        <w:t xml:space="preserve">  </w:t>
      </w:r>
      <w:r w:rsidR="00F91467">
        <w:t>Un</w:t>
      </w:r>
      <w:r w:rsidR="00BE5F2D">
        <w:t xml:space="preserve">derstanding the tissue-specificity which underlies the </w:t>
      </w:r>
      <w:r w:rsidR="00B155E0">
        <w:t xml:space="preserve">some of the </w:t>
      </w:r>
      <w:r w:rsidR="00BE5F2D">
        <w:t xml:space="preserve">effects of TORC1 on aging is an important step to understanding the molecular mechanisms that link TORC1 and rapamycin to organismal </w:t>
      </w:r>
      <w:proofErr w:type="spellStart"/>
      <w:r w:rsidR="00BE5F2D">
        <w:t>lifespan.</w:t>
      </w:r>
      <w:commentRangeEnd w:id="13"/>
      <w:r w:rsidR="00801DBD">
        <w:rPr>
          <w:rStyle w:val="CommentReference"/>
        </w:rPr>
        <w:commentReference w:id="13"/>
      </w:r>
      <w:proofErr w:type="spellEnd"/>
    </w:p>
    <w:p w14:paraId="5A9759C1" w14:textId="77777777" w:rsidR="004E4FCA" w:rsidRDefault="004E4FCA" w:rsidP="004E4FCA">
      <w:pPr>
        <w:pStyle w:val="Heading1"/>
      </w:pPr>
      <w:r>
        <w:t>Acknowledgements</w:t>
      </w:r>
    </w:p>
    <w:p w14:paraId="1CD35E14" w14:textId="55D016AC" w:rsidR="00984EF2" w:rsidRPr="00C937F0" w:rsidRDefault="00984EF2" w:rsidP="00984EF2">
      <w:r>
        <w:t xml:space="preserve">The authors would like to thank the members of the Bridges, </w:t>
      </w:r>
      <w:proofErr w:type="spellStart"/>
      <w:r>
        <w:t>Saltiel</w:t>
      </w:r>
      <w:proofErr w:type="spellEnd"/>
      <w:r>
        <w:t>,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w:t>
      </w:r>
      <w:r w:rsidR="004D1657">
        <w:t>).</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6790A81E" w14:textId="57BFB42A" w:rsidR="00271516" w:rsidRPr="00271516" w:rsidRDefault="00490316" w:rsidP="00271516">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271516" w:rsidRPr="00271516">
        <w:rPr>
          <w:rFonts w:ascii="Garamond" w:eastAsia="Times New Roman" w:hAnsi="Garamond" w:cs="Times New Roman"/>
          <w:noProof/>
        </w:rPr>
        <w:t>1.</w:t>
      </w:r>
      <w:r w:rsidR="00271516" w:rsidRPr="00271516">
        <w:rPr>
          <w:rFonts w:ascii="Garamond" w:eastAsia="Times New Roman" w:hAnsi="Garamond" w:cs="Times New Roman"/>
          <w:noProof/>
        </w:rPr>
        <w:tab/>
        <w:t xml:space="preserve">Efeyan, A., Comb, W. C. &amp; Sabatini, D. M. Nutrient-sensing mechanisms and pathways. </w:t>
      </w:r>
      <w:r w:rsidR="00271516" w:rsidRPr="00271516">
        <w:rPr>
          <w:rFonts w:ascii="Garamond" w:eastAsia="Times New Roman" w:hAnsi="Garamond" w:cs="Times New Roman"/>
          <w:i/>
          <w:iCs/>
          <w:noProof/>
        </w:rPr>
        <w:t>Nature</w:t>
      </w:r>
      <w:r w:rsidR="00271516" w:rsidRPr="00271516">
        <w:rPr>
          <w:rFonts w:ascii="Garamond" w:eastAsia="Times New Roman" w:hAnsi="Garamond" w:cs="Times New Roman"/>
          <w:noProof/>
        </w:rPr>
        <w:t xml:space="preserve"> </w:t>
      </w:r>
      <w:r w:rsidR="00271516" w:rsidRPr="00271516">
        <w:rPr>
          <w:rFonts w:ascii="Garamond" w:eastAsia="Times New Roman" w:hAnsi="Garamond" w:cs="Times New Roman"/>
          <w:b/>
          <w:bCs/>
          <w:noProof/>
        </w:rPr>
        <w:t>517,</w:t>
      </w:r>
      <w:r w:rsidR="00271516" w:rsidRPr="00271516">
        <w:rPr>
          <w:rFonts w:ascii="Garamond" w:eastAsia="Times New Roman" w:hAnsi="Garamond" w:cs="Times New Roman"/>
          <w:noProof/>
        </w:rPr>
        <w:t xml:space="preserve"> 302–310 (2015).</w:t>
      </w:r>
    </w:p>
    <w:p w14:paraId="338E665C"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w:t>
      </w:r>
      <w:r w:rsidRPr="00271516">
        <w:rPr>
          <w:rFonts w:ascii="Garamond" w:eastAsia="Times New Roman" w:hAnsi="Garamond" w:cs="Times New Roman"/>
          <w:noProof/>
        </w:rPr>
        <w:tab/>
        <w:t xml:space="preserve">Cornu, M., Albert, V. &amp; Hall, M. N. mTOR in aging, metabolism, and cancer. </w:t>
      </w:r>
      <w:r w:rsidRPr="00271516">
        <w:rPr>
          <w:rFonts w:ascii="Garamond" w:eastAsia="Times New Roman" w:hAnsi="Garamond" w:cs="Times New Roman"/>
          <w:i/>
          <w:iCs/>
          <w:noProof/>
        </w:rPr>
        <w:t>Curr. Opin. Genet. Dev.</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23,</w:t>
      </w:r>
      <w:r w:rsidRPr="00271516">
        <w:rPr>
          <w:rFonts w:ascii="Garamond" w:eastAsia="Times New Roman" w:hAnsi="Garamond" w:cs="Times New Roman"/>
          <w:noProof/>
        </w:rPr>
        <w:t xml:space="preserve"> 53–62 (2013).</w:t>
      </w:r>
    </w:p>
    <w:p w14:paraId="78F99AA1"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w:t>
      </w:r>
      <w:r w:rsidRPr="00271516">
        <w:rPr>
          <w:rFonts w:ascii="Garamond" w:eastAsia="Times New Roman" w:hAnsi="Garamond" w:cs="Times New Roman"/>
          <w:noProof/>
        </w:rPr>
        <w:tab/>
        <w:t xml:space="preserve">Bjedov, I.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Mechanisms of life span extension by rapamycin in the fruit fly Drosophila melanogaster. </w:t>
      </w:r>
      <w:r w:rsidRPr="00271516">
        <w:rPr>
          <w:rFonts w:ascii="Garamond" w:eastAsia="Times New Roman" w:hAnsi="Garamond" w:cs="Times New Roman"/>
          <w:i/>
          <w:iCs/>
          <w:noProof/>
        </w:rPr>
        <w:t>Cell Metab.</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1,</w:t>
      </w:r>
      <w:r w:rsidRPr="00271516">
        <w:rPr>
          <w:rFonts w:ascii="Garamond" w:eastAsia="Times New Roman" w:hAnsi="Garamond" w:cs="Times New Roman"/>
          <w:noProof/>
        </w:rPr>
        <w:t xml:space="preserve"> 35–46 (2010).</w:t>
      </w:r>
    </w:p>
    <w:p w14:paraId="1AAE1012"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w:t>
      </w:r>
      <w:r w:rsidRPr="00271516">
        <w:rPr>
          <w:rFonts w:ascii="Garamond" w:eastAsia="Times New Roman" w:hAnsi="Garamond" w:cs="Times New Roman"/>
          <w:noProof/>
        </w:rPr>
        <w:tab/>
        <w:t xml:space="preserve">Harrison, D. E.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Rapamycin fed late in life extends lifespan in genetically heterogeneous mice. </w:t>
      </w:r>
      <w:r w:rsidRPr="00271516">
        <w:rPr>
          <w:rFonts w:ascii="Garamond" w:eastAsia="Times New Roman" w:hAnsi="Garamond" w:cs="Times New Roman"/>
          <w:i/>
          <w:iCs/>
          <w:noProof/>
        </w:rPr>
        <w:t>Nature</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460,</w:t>
      </w:r>
      <w:r w:rsidRPr="00271516">
        <w:rPr>
          <w:rFonts w:ascii="Garamond" w:eastAsia="Times New Roman" w:hAnsi="Garamond" w:cs="Times New Roman"/>
          <w:noProof/>
        </w:rPr>
        <w:t xml:space="preserve"> 392–5 (2009).</w:t>
      </w:r>
    </w:p>
    <w:p w14:paraId="22AB4680"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5.</w:t>
      </w:r>
      <w:r w:rsidRPr="00271516">
        <w:rPr>
          <w:rFonts w:ascii="Garamond" w:eastAsia="Times New Roman" w:hAnsi="Garamond" w:cs="Times New Roman"/>
          <w:noProof/>
        </w:rPr>
        <w:tab/>
        <w:t xml:space="preserve">Kapahi, P.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Regulation of lifespan in Drosophila by modulation of genes in the TOR signaling pathway. </w:t>
      </w:r>
      <w:r w:rsidRPr="00271516">
        <w:rPr>
          <w:rFonts w:ascii="Garamond" w:eastAsia="Times New Roman" w:hAnsi="Garamond" w:cs="Times New Roman"/>
          <w:i/>
          <w:iCs/>
          <w:noProof/>
        </w:rPr>
        <w:t>Curr. Bio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4,</w:t>
      </w:r>
      <w:r w:rsidRPr="00271516">
        <w:rPr>
          <w:rFonts w:ascii="Garamond" w:eastAsia="Times New Roman" w:hAnsi="Garamond" w:cs="Times New Roman"/>
          <w:noProof/>
        </w:rPr>
        <w:t xml:space="preserve"> 885–90 (2004).</w:t>
      </w:r>
    </w:p>
    <w:p w14:paraId="1FBC6CAD"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6.</w:t>
      </w:r>
      <w:r w:rsidRPr="00271516">
        <w:rPr>
          <w:rFonts w:ascii="Garamond" w:eastAsia="Times New Roman" w:hAnsi="Garamond" w:cs="Times New Roman"/>
          <w:noProof/>
        </w:rPr>
        <w:tab/>
        <w:t xml:space="preserve">Rantanen, T.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Muscle strength and body mass index as long-term predictors of mortality in initially healthy men. </w:t>
      </w:r>
      <w:r w:rsidRPr="00271516">
        <w:rPr>
          <w:rFonts w:ascii="Garamond" w:eastAsia="Times New Roman" w:hAnsi="Garamond" w:cs="Times New Roman"/>
          <w:i/>
          <w:iCs/>
          <w:noProof/>
        </w:rPr>
        <w:t>J. Gerontol. A. Biol. Sci. Med. Sci.</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5,</w:t>
      </w:r>
      <w:r w:rsidRPr="00271516">
        <w:rPr>
          <w:rFonts w:ascii="Garamond" w:eastAsia="Times New Roman" w:hAnsi="Garamond" w:cs="Times New Roman"/>
          <w:noProof/>
        </w:rPr>
        <w:t xml:space="preserve"> M168–M173 (2000).</w:t>
      </w:r>
    </w:p>
    <w:p w14:paraId="1AA1E9F7"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7.</w:t>
      </w:r>
      <w:r w:rsidRPr="00271516">
        <w:rPr>
          <w:rFonts w:ascii="Garamond" w:eastAsia="Times New Roman" w:hAnsi="Garamond" w:cs="Times New Roman"/>
          <w:noProof/>
        </w:rPr>
        <w:tab/>
        <w:t xml:space="preserve">Ling, C. H. Y.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Handgrip strength and mortality in the oldest old population: The Leiden 85-plus study. </w:t>
      </w:r>
      <w:r w:rsidRPr="00271516">
        <w:rPr>
          <w:rFonts w:ascii="Garamond" w:eastAsia="Times New Roman" w:hAnsi="Garamond" w:cs="Times New Roman"/>
          <w:i/>
          <w:iCs/>
          <w:noProof/>
        </w:rPr>
        <w:t>Cmaj</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82,</w:t>
      </w:r>
      <w:r w:rsidRPr="00271516">
        <w:rPr>
          <w:rFonts w:ascii="Garamond" w:eastAsia="Times New Roman" w:hAnsi="Garamond" w:cs="Times New Roman"/>
          <w:noProof/>
        </w:rPr>
        <w:t xml:space="preserve"> 429–435 (2010).</w:t>
      </w:r>
    </w:p>
    <w:p w14:paraId="50995649"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8.</w:t>
      </w:r>
      <w:r w:rsidRPr="00271516">
        <w:rPr>
          <w:rFonts w:ascii="Garamond" w:eastAsia="Times New Roman" w:hAnsi="Garamond" w:cs="Times New Roman"/>
          <w:noProof/>
        </w:rPr>
        <w:tab/>
        <w:t xml:space="preserve">Sasaki, H., Kasagi, F., Yamada, M. &amp; Fujita, S. Grip strength predicts cause-specific mortality in middle-aged and elderly persons. </w:t>
      </w:r>
      <w:r w:rsidRPr="00271516">
        <w:rPr>
          <w:rFonts w:ascii="Garamond" w:eastAsia="Times New Roman" w:hAnsi="Garamond" w:cs="Times New Roman"/>
          <w:i/>
          <w:iCs/>
          <w:noProof/>
        </w:rPr>
        <w:t>Am. J. Med.</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20,</w:t>
      </w:r>
      <w:r w:rsidRPr="00271516">
        <w:rPr>
          <w:rFonts w:ascii="Garamond" w:eastAsia="Times New Roman" w:hAnsi="Garamond" w:cs="Times New Roman"/>
          <w:noProof/>
        </w:rPr>
        <w:t xml:space="preserve"> 337–342 (2007).</w:t>
      </w:r>
    </w:p>
    <w:p w14:paraId="25901925"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9.</w:t>
      </w:r>
      <w:r w:rsidRPr="00271516">
        <w:rPr>
          <w:rFonts w:ascii="Garamond" w:eastAsia="Times New Roman" w:hAnsi="Garamond" w:cs="Times New Roman"/>
          <w:noProof/>
        </w:rPr>
        <w:tab/>
        <w:t xml:space="preserve">Gale, C. R., Martyn, C. N., Cooper, C. &amp; Sayer, A. A. Grip strength, body composition, and mortality. </w:t>
      </w:r>
      <w:r w:rsidRPr="00271516">
        <w:rPr>
          <w:rFonts w:ascii="Garamond" w:eastAsia="Times New Roman" w:hAnsi="Garamond" w:cs="Times New Roman"/>
          <w:i/>
          <w:iCs/>
          <w:noProof/>
        </w:rPr>
        <w:t>Int. J. Epidemio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36,</w:t>
      </w:r>
      <w:r w:rsidRPr="00271516">
        <w:rPr>
          <w:rFonts w:ascii="Garamond" w:eastAsia="Times New Roman" w:hAnsi="Garamond" w:cs="Times New Roman"/>
          <w:noProof/>
        </w:rPr>
        <w:t xml:space="preserve"> 228–235 (2007).</w:t>
      </w:r>
    </w:p>
    <w:p w14:paraId="24216620"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0.</w:t>
      </w:r>
      <w:r w:rsidRPr="00271516">
        <w:rPr>
          <w:rFonts w:ascii="Garamond" w:eastAsia="Times New Roman" w:hAnsi="Garamond" w:cs="Times New Roman"/>
          <w:noProof/>
        </w:rPr>
        <w:tab/>
        <w:t xml:space="preserve">Rantanen, T.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Handgrip strength and cause-specific and total mortality in older disabled women: exploring the mechanism. </w:t>
      </w:r>
      <w:r w:rsidRPr="00271516">
        <w:rPr>
          <w:rFonts w:ascii="Garamond" w:eastAsia="Times New Roman" w:hAnsi="Garamond" w:cs="Times New Roman"/>
          <w:i/>
          <w:iCs/>
          <w:noProof/>
        </w:rPr>
        <w:t>J. Am. Geriatr. Soc.</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1,</w:t>
      </w:r>
      <w:r w:rsidRPr="00271516">
        <w:rPr>
          <w:rFonts w:ascii="Garamond" w:eastAsia="Times New Roman" w:hAnsi="Garamond" w:cs="Times New Roman"/>
          <w:noProof/>
        </w:rPr>
        <w:t xml:space="preserve"> 636–641 (2003).</w:t>
      </w:r>
    </w:p>
    <w:p w14:paraId="3057B09E"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1.</w:t>
      </w:r>
      <w:r w:rsidRPr="00271516">
        <w:rPr>
          <w:rFonts w:ascii="Garamond" w:eastAsia="Times New Roman" w:hAnsi="Garamond" w:cs="Times New Roman"/>
          <w:noProof/>
        </w:rPr>
        <w:tab/>
        <w:t xml:space="preserve">Metter, E. J., Talbot, L. a, Schrager, M. &amp; Conwit, R. Skeletal muscle strength as a predictor of all-cause mortality in healthy men. </w:t>
      </w:r>
      <w:r w:rsidRPr="00271516">
        <w:rPr>
          <w:rFonts w:ascii="Garamond" w:eastAsia="Times New Roman" w:hAnsi="Garamond" w:cs="Times New Roman"/>
          <w:i/>
          <w:iCs/>
          <w:noProof/>
        </w:rPr>
        <w:t>J. Gerontol. A. Biol. Sci. Med. Sci.</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7,</w:t>
      </w:r>
      <w:r w:rsidRPr="00271516">
        <w:rPr>
          <w:rFonts w:ascii="Garamond" w:eastAsia="Times New Roman" w:hAnsi="Garamond" w:cs="Times New Roman"/>
          <w:noProof/>
        </w:rPr>
        <w:t xml:space="preserve"> B359–B365 (2002).</w:t>
      </w:r>
    </w:p>
    <w:p w14:paraId="2F1F72D1"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2.</w:t>
      </w:r>
      <w:r w:rsidRPr="00271516">
        <w:rPr>
          <w:rFonts w:ascii="Garamond" w:eastAsia="Times New Roman" w:hAnsi="Garamond" w:cs="Times New Roman"/>
          <w:noProof/>
        </w:rPr>
        <w:tab/>
        <w:t xml:space="preserve">Ozcan, U.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Loss of the Tuberous Sclerosis Complex Tumor Suppressors Triggers the Unfolded Protein Response to Regulate Insulin Signaling and Apoptosis. </w:t>
      </w:r>
      <w:r w:rsidRPr="00271516">
        <w:rPr>
          <w:rFonts w:ascii="Garamond" w:eastAsia="Times New Roman" w:hAnsi="Garamond" w:cs="Times New Roman"/>
          <w:i/>
          <w:iCs/>
          <w:noProof/>
        </w:rPr>
        <w:t>Mol. Cel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29,</w:t>
      </w:r>
      <w:r w:rsidRPr="00271516">
        <w:rPr>
          <w:rFonts w:ascii="Garamond" w:eastAsia="Times New Roman" w:hAnsi="Garamond" w:cs="Times New Roman"/>
          <w:noProof/>
        </w:rPr>
        <w:t xml:space="preserve"> 541–551 (2008).</w:t>
      </w:r>
    </w:p>
    <w:p w14:paraId="64849876"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3.</w:t>
      </w:r>
      <w:r w:rsidRPr="00271516">
        <w:rPr>
          <w:rFonts w:ascii="Garamond" w:eastAsia="Times New Roman" w:hAnsi="Garamond" w:cs="Times New Roman"/>
          <w:noProof/>
        </w:rPr>
        <w:tab/>
        <w:t xml:space="preserve">Bentzinger, C. F.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Differential response of skeletal muscles to mTORC1 signaling during atrophy and hypertrophy. </w:t>
      </w:r>
      <w:r w:rsidRPr="00271516">
        <w:rPr>
          <w:rFonts w:ascii="Garamond" w:eastAsia="Times New Roman" w:hAnsi="Garamond" w:cs="Times New Roman"/>
          <w:i/>
          <w:iCs/>
          <w:noProof/>
        </w:rPr>
        <w:t>Skelet. Muscle</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3,</w:t>
      </w:r>
      <w:r w:rsidRPr="00271516">
        <w:rPr>
          <w:rFonts w:ascii="Garamond" w:eastAsia="Times New Roman" w:hAnsi="Garamond" w:cs="Times New Roman"/>
          <w:noProof/>
        </w:rPr>
        <w:t xml:space="preserve"> 6 (2013).</w:t>
      </w:r>
    </w:p>
    <w:p w14:paraId="4DD9CD38"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4.</w:t>
      </w:r>
      <w:r w:rsidRPr="00271516">
        <w:rPr>
          <w:rFonts w:ascii="Garamond" w:eastAsia="Times New Roman" w:hAnsi="Garamond" w:cs="Times New Roman"/>
          <w:noProof/>
        </w:rPr>
        <w:tab/>
        <w:t xml:space="preserve">Laplante, M. &amp; Sabatini, D. M. mTORC1 activates SREBP-1c and uncouples lipogenesis from gluconeogenesis. </w:t>
      </w:r>
      <w:r w:rsidRPr="00271516">
        <w:rPr>
          <w:rFonts w:ascii="Garamond" w:eastAsia="Times New Roman" w:hAnsi="Garamond" w:cs="Times New Roman"/>
          <w:i/>
          <w:iCs/>
          <w:noProof/>
        </w:rPr>
        <w:t>Proc. Natl. Acad. Sci. U. S. A.</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07,</w:t>
      </w:r>
      <w:r w:rsidRPr="00271516">
        <w:rPr>
          <w:rFonts w:ascii="Garamond" w:eastAsia="Times New Roman" w:hAnsi="Garamond" w:cs="Times New Roman"/>
          <w:noProof/>
        </w:rPr>
        <w:t xml:space="preserve"> 3281–2 (2010).</w:t>
      </w:r>
    </w:p>
    <w:p w14:paraId="37A2BBD4"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5.</w:t>
      </w:r>
      <w:r w:rsidRPr="00271516">
        <w:rPr>
          <w:rFonts w:ascii="Garamond" w:eastAsia="Times New Roman" w:hAnsi="Garamond" w:cs="Times New Roman"/>
          <w:noProof/>
        </w:rPr>
        <w:tab/>
        <w:t xml:space="preserve">Kwiatkowski, D. J.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 mouse model of TSC1 reveals sex-dependent lethality from liver hemangiomas, and up-regulation of p70S6 kinase activity in Tsc1 null cells. </w:t>
      </w:r>
      <w:r w:rsidRPr="00271516">
        <w:rPr>
          <w:rFonts w:ascii="Garamond" w:eastAsia="Times New Roman" w:hAnsi="Garamond" w:cs="Times New Roman"/>
          <w:i/>
          <w:iCs/>
          <w:noProof/>
        </w:rPr>
        <w:t>Hum. Mol. Gene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1,</w:t>
      </w:r>
      <w:r w:rsidRPr="00271516">
        <w:rPr>
          <w:rFonts w:ascii="Garamond" w:eastAsia="Times New Roman" w:hAnsi="Garamond" w:cs="Times New Roman"/>
          <w:noProof/>
        </w:rPr>
        <w:t xml:space="preserve"> 525–34 (2002).</w:t>
      </w:r>
    </w:p>
    <w:p w14:paraId="790C8FBA"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6.</w:t>
      </w:r>
      <w:r w:rsidRPr="00271516">
        <w:rPr>
          <w:rFonts w:ascii="Garamond" w:eastAsia="Times New Roman" w:hAnsi="Garamond" w:cs="Times New Roman"/>
          <w:noProof/>
        </w:rPr>
        <w:tab/>
        <w:t xml:space="preserve">Brüning, J. C. C.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 muscle-specific insulin receptor knockout exhibits features of the metabolic syndrome of NIDDM without altering glucose tolerance. </w:t>
      </w:r>
      <w:r w:rsidRPr="00271516">
        <w:rPr>
          <w:rFonts w:ascii="Garamond" w:eastAsia="Times New Roman" w:hAnsi="Garamond" w:cs="Times New Roman"/>
          <w:i/>
          <w:iCs/>
          <w:noProof/>
        </w:rPr>
        <w:t>Mol. Cel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2,</w:t>
      </w:r>
      <w:r w:rsidRPr="00271516">
        <w:rPr>
          <w:rFonts w:ascii="Garamond" w:eastAsia="Times New Roman" w:hAnsi="Garamond" w:cs="Times New Roman"/>
          <w:noProof/>
        </w:rPr>
        <w:t xml:space="preserve"> 559–569 (1998).</w:t>
      </w:r>
    </w:p>
    <w:p w14:paraId="71F2B8FF"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7.</w:t>
      </w:r>
      <w:r w:rsidRPr="00271516">
        <w:rPr>
          <w:rFonts w:ascii="Garamond" w:eastAsia="Times New Roman" w:hAnsi="Garamond" w:cs="Times New Roman"/>
          <w:noProof/>
        </w:rPr>
        <w:tab/>
        <w:t xml:space="preserve">Housden, B. E.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Loss-of-function genetic tools for animal models: cross-species and cross-platform differences. </w:t>
      </w:r>
      <w:r w:rsidRPr="00271516">
        <w:rPr>
          <w:rFonts w:ascii="Garamond" w:eastAsia="Times New Roman" w:hAnsi="Garamond" w:cs="Times New Roman"/>
          <w:i/>
          <w:iCs/>
          <w:noProof/>
        </w:rPr>
        <w:t>Nat. Rev. Gene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8,</w:t>
      </w:r>
      <w:r w:rsidRPr="00271516">
        <w:rPr>
          <w:rFonts w:ascii="Garamond" w:eastAsia="Times New Roman" w:hAnsi="Garamond" w:cs="Times New Roman"/>
          <w:noProof/>
        </w:rPr>
        <w:t xml:space="preserve"> 24–40 (2016).</w:t>
      </w:r>
    </w:p>
    <w:p w14:paraId="07AFF42B"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8.</w:t>
      </w:r>
      <w:r w:rsidRPr="00271516">
        <w:rPr>
          <w:rFonts w:ascii="Garamond" w:eastAsia="Times New Roman" w:hAnsi="Garamond" w:cs="Times New Roman"/>
          <w:noProof/>
        </w:rPr>
        <w:tab/>
        <w:t xml:space="preserve">Ni, J.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 genome-scale shRNA resource for transgenic RNAi in Drosophila. </w:t>
      </w:r>
      <w:r w:rsidRPr="00271516">
        <w:rPr>
          <w:rFonts w:ascii="Garamond" w:eastAsia="Times New Roman" w:hAnsi="Garamond" w:cs="Times New Roman"/>
          <w:i/>
          <w:iCs/>
          <w:noProof/>
        </w:rPr>
        <w:t>Nat. Methods</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8,</w:t>
      </w:r>
      <w:r w:rsidRPr="00271516">
        <w:rPr>
          <w:rFonts w:ascii="Garamond" w:eastAsia="Times New Roman" w:hAnsi="Garamond" w:cs="Times New Roman"/>
          <w:noProof/>
        </w:rPr>
        <w:t xml:space="preserve"> 405–7 (2011).</w:t>
      </w:r>
    </w:p>
    <w:p w14:paraId="0436CDE5"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19.</w:t>
      </w:r>
      <w:r w:rsidRPr="00271516">
        <w:rPr>
          <w:rFonts w:ascii="Garamond" w:eastAsia="Times New Roman" w:hAnsi="Garamond" w:cs="Times New Roman"/>
          <w:noProof/>
        </w:rPr>
        <w:tab/>
        <w:t>R Core Team. R: A Language and Environment for Statistical Computing. (2013).</w:t>
      </w:r>
    </w:p>
    <w:p w14:paraId="45858D7A"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0.</w:t>
      </w:r>
      <w:r w:rsidRPr="00271516">
        <w:rPr>
          <w:rFonts w:ascii="Garamond" w:eastAsia="Times New Roman" w:hAnsi="Garamond" w:cs="Times New Roman"/>
          <w:noProof/>
        </w:rPr>
        <w:tab/>
        <w:t xml:space="preserve">Therneau, T. M. &amp; Grambsch, P. M. </w:t>
      </w:r>
      <w:r w:rsidRPr="00271516">
        <w:rPr>
          <w:rFonts w:ascii="Garamond" w:eastAsia="Times New Roman" w:hAnsi="Garamond" w:cs="Times New Roman"/>
          <w:i/>
          <w:iCs/>
          <w:noProof/>
        </w:rPr>
        <w:t>Modeling Survival Data: Extending the Cox Model</w:t>
      </w:r>
      <w:r w:rsidRPr="00271516">
        <w:rPr>
          <w:rFonts w:ascii="Garamond" w:eastAsia="Times New Roman" w:hAnsi="Garamond" w:cs="Times New Roman"/>
          <w:noProof/>
        </w:rPr>
        <w:t>. (Springer New York, 2000). doi:10.1007/978-1-4757-3294-8</w:t>
      </w:r>
    </w:p>
    <w:p w14:paraId="2F915F82"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1.</w:t>
      </w:r>
      <w:r w:rsidRPr="00271516">
        <w:rPr>
          <w:rFonts w:ascii="Garamond" w:eastAsia="Times New Roman" w:hAnsi="Garamond" w:cs="Times New Roman"/>
          <w:noProof/>
        </w:rPr>
        <w:tab/>
        <w:t xml:space="preserve">Therneau, T. A Package for Survival Analysis in S. R package version. </w:t>
      </w:r>
      <w:r w:rsidRPr="00271516">
        <w:rPr>
          <w:rFonts w:ascii="Garamond" w:eastAsia="Times New Roman" w:hAnsi="Garamond" w:cs="Times New Roman"/>
          <w:i/>
          <w:iCs/>
          <w:noProof/>
        </w:rPr>
        <w:t>Survival</w:t>
      </w:r>
      <w:r w:rsidRPr="00271516">
        <w:rPr>
          <w:rFonts w:ascii="Garamond" w:eastAsia="Times New Roman" w:hAnsi="Garamond" w:cs="Times New Roman"/>
          <w:noProof/>
        </w:rPr>
        <w:t xml:space="preserve"> (2012).</w:t>
      </w:r>
    </w:p>
    <w:p w14:paraId="7709BE10"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2.</w:t>
      </w:r>
      <w:r w:rsidRPr="00271516">
        <w:rPr>
          <w:rFonts w:ascii="Garamond" w:eastAsia="Times New Roman" w:hAnsi="Garamond" w:cs="Times New Roman"/>
          <w:noProof/>
        </w:rPr>
        <w:tab/>
        <w:t xml:space="preserve">Benjamini, Y. &amp; Hochberg, Y. Controlling the False Discovery Rate: A Practical and Powerful Approach to Multiple Testing. </w:t>
      </w:r>
      <w:r w:rsidRPr="00271516">
        <w:rPr>
          <w:rFonts w:ascii="Garamond" w:eastAsia="Times New Roman" w:hAnsi="Garamond" w:cs="Times New Roman"/>
          <w:i/>
          <w:iCs/>
          <w:noProof/>
        </w:rPr>
        <w:t>J. R. Stat. Soc. Ser. B</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7,</w:t>
      </w:r>
      <w:r w:rsidRPr="00271516">
        <w:rPr>
          <w:rFonts w:ascii="Garamond" w:eastAsia="Times New Roman" w:hAnsi="Garamond" w:cs="Times New Roman"/>
          <w:noProof/>
        </w:rPr>
        <w:t xml:space="preserve"> 289–300 (1995).</w:t>
      </w:r>
    </w:p>
    <w:p w14:paraId="4BCD62B9"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3.</w:t>
      </w:r>
      <w:r w:rsidRPr="00271516">
        <w:rPr>
          <w:rFonts w:ascii="Garamond" w:eastAsia="Times New Roman" w:hAnsi="Garamond" w:cs="Times New Roman"/>
          <w:noProof/>
        </w:rPr>
        <w:tab/>
        <w:t xml:space="preserve">Klionsky, D. J.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Guidelines for the use and interpretation of assays for monitoring autophagy (3rd edition). </w:t>
      </w:r>
      <w:r w:rsidRPr="00271516">
        <w:rPr>
          <w:rFonts w:ascii="Garamond" w:eastAsia="Times New Roman" w:hAnsi="Garamond" w:cs="Times New Roman"/>
          <w:i/>
          <w:iCs/>
          <w:noProof/>
        </w:rPr>
        <w:t>Autophagy</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2,</w:t>
      </w:r>
      <w:r w:rsidRPr="00271516">
        <w:rPr>
          <w:rFonts w:ascii="Garamond" w:eastAsia="Times New Roman" w:hAnsi="Garamond" w:cs="Times New Roman"/>
          <w:noProof/>
        </w:rPr>
        <w:t xml:space="preserve"> 1–222 (2016).</w:t>
      </w:r>
    </w:p>
    <w:p w14:paraId="2151373D"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4.</w:t>
      </w:r>
      <w:r w:rsidRPr="00271516">
        <w:rPr>
          <w:rFonts w:ascii="Garamond" w:eastAsia="Times New Roman" w:hAnsi="Garamond" w:cs="Times New Roman"/>
          <w:noProof/>
        </w:rPr>
        <w:tab/>
        <w:t xml:space="preserve">Castets, P.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Sustained activation of mTORC1 in skeletal muscle inhibits constitutive and starvation-induced autophagy and causes a severe, late-onset myopathy. </w:t>
      </w:r>
      <w:r w:rsidRPr="00271516">
        <w:rPr>
          <w:rFonts w:ascii="Garamond" w:eastAsia="Times New Roman" w:hAnsi="Garamond" w:cs="Times New Roman"/>
          <w:i/>
          <w:iCs/>
          <w:noProof/>
        </w:rPr>
        <w:t>Cell Metab.</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7,</w:t>
      </w:r>
      <w:r w:rsidRPr="00271516">
        <w:rPr>
          <w:rFonts w:ascii="Garamond" w:eastAsia="Times New Roman" w:hAnsi="Garamond" w:cs="Times New Roman"/>
          <w:noProof/>
        </w:rPr>
        <w:t xml:space="preserve"> 731–44 (2013).</w:t>
      </w:r>
    </w:p>
    <w:p w14:paraId="43C0E571"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5.</w:t>
      </w:r>
      <w:r w:rsidRPr="00271516">
        <w:rPr>
          <w:rFonts w:ascii="Garamond" w:eastAsia="Times New Roman" w:hAnsi="Garamond" w:cs="Times New Roman"/>
          <w:noProof/>
        </w:rPr>
        <w:tab/>
        <w:t xml:space="preserve">Hatfield, I.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The role of TORC1 in muscle development in Drosophila. </w:t>
      </w:r>
      <w:r w:rsidRPr="00271516">
        <w:rPr>
          <w:rFonts w:ascii="Garamond" w:eastAsia="Times New Roman" w:hAnsi="Garamond" w:cs="Times New Roman"/>
          <w:i/>
          <w:iCs/>
          <w:noProof/>
        </w:rPr>
        <w:t>Sci. Rep.</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w:t>
      </w:r>
      <w:r w:rsidRPr="00271516">
        <w:rPr>
          <w:rFonts w:ascii="Garamond" w:eastAsia="Times New Roman" w:hAnsi="Garamond" w:cs="Times New Roman"/>
          <w:noProof/>
        </w:rPr>
        <w:t xml:space="preserve"> 9676 (2015).</w:t>
      </w:r>
    </w:p>
    <w:p w14:paraId="5A2F086D"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6.</w:t>
      </w:r>
      <w:r w:rsidRPr="00271516">
        <w:rPr>
          <w:rFonts w:ascii="Garamond" w:eastAsia="Times New Roman" w:hAnsi="Garamond" w:cs="Times New Roman"/>
          <w:noProof/>
        </w:rPr>
        <w:tab/>
        <w:t>Duffy, J. B. GAL4 System in Drosophila</w:t>
      </w:r>
      <w:r w:rsidRPr="00271516">
        <w:rPr>
          <w:rFonts w:ascii="Calibri" w:eastAsia="Calibri" w:hAnsi="Calibri" w:cs="Calibri"/>
          <w:noProof/>
        </w:rPr>
        <w:t> </w:t>
      </w:r>
      <w:r w:rsidRPr="00271516">
        <w:rPr>
          <w:rFonts w:ascii="Garamond" w:eastAsia="Times New Roman" w:hAnsi="Garamond" w:cs="Times New Roman"/>
          <w:noProof/>
        </w:rPr>
        <w:t xml:space="preserve">: A Fly Geneticist ’ s Swiss Army Knife. </w:t>
      </w:r>
      <w:r w:rsidRPr="00271516">
        <w:rPr>
          <w:rFonts w:ascii="Garamond" w:eastAsia="Times New Roman" w:hAnsi="Garamond" w:cs="Times New Roman"/>
          <w:b/>
          <w:bCs/>
          <w:noProof/>
        </w:rPr>
        <w:t>15,</w:t>
      </w:r>
      <w:r w:rsidRPr="00271516">
        <w:rPr>
          <w:rFonts w:ascii="Garamond" w:eastAsia="Times New Roman" w:hAnsi="Garamond" w:cs="Times New Roman"/>
          <w:noProof/>
        </w:rPr>
        <w:t xml:space="preserve"> 1–15 (2002).</w:t>
      </w:r>
    </w:p>
    <w:p w14:paraId="59631869"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7.</w:t>
      </w:r>
      <w:r w:rsidRPr="00271516">
        <w:rPr>
          <w:rFonts w:ascii="Garamond" w:eastAsia="Times New Roman" w:hAnsi="Garamond" w:cs="Times New Roman"/>
          <w:noProof/>
        </w:rPr>
        <w:tab/>
        <w:t xml:space="preserve">Luo, L., Joyce Liao, Y., Jan, L. Y. &amp; Jan, Y. N. Distinct morphogenetic functions of similar small GTPases: Drosophila Drac1 is involved in axonal outgrowth and myoblast fusion. </w:t>
      </w:r>
      <w:r w:rsidRPr="00271516">
        <w:rPr>
          <w:rFonts w:ascii="Garamond" w:eastAsia="Times New Roman" w:hAnsi="Garamond" w:cs="Times New Roman"/>
          <w:i/>
          <w:iCs/>
          <w:noProof/>
        </w:rPr>
        <w:t>Genes Dev.</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8,</w:t>
      </w:r>
      <w:r w:rsidRPr="00271516">
        <w:rPr>
          <w:rFonts w:ascii="Garamond" w:eastAsia="Times New Roman" w:hAnsi="Garamond" w:cs="Times New Roman"/>
          <w:noProof/>
        </w:rPr>
        <w:t xml:space="preserve"> 1787–1802 (1994).</w:t>
      </w:r>
    </w:p>
    <w:p w14:paraId="49AC53AE"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8.</w:t>
      </w:r>
      <w:r w:rsidRPr="00271516">
        <w:rPr>
          <w:rFonts w:ascii="Garamond" w:eastAsia="Times New Roman" w:hAnsi="Garamond" w:cs="Times New Roman"/>
          <w:noProof/>
        </w:rPr>
        <w:tab/>
        <w:t xml:space="preserve">Han, Z., Yi, P., Li, X. &amp; Olson, E. N. Hand, an evolutionarily conserved bHLH transcription factor required for Drosophila cardiogenesis and hematopoiesis. </w:t>
      </w:r>
      <w:r w:rsidRPr="00271516">
        <w:rPr>
          <w:rFonts w:ascii="Garamond" w:eastAsia="Times New Roman" w:hAnsi="Garamond" w:cs="Times New Roman"/>
          <w:i/>
          <w:iCs/>
          <w:noProof/>
        </w:rPr>
        <w:t>Developmen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33,</w:t>
      </w:r>
      <w:r w:rsidRPr="00271516">
        <w:rPr>
          <w:rFonts w:ascii="Garamond" w:eastAsia="Times New Roman" w:hAnsi="Garamond" w:cs="Times New Roman"/>
          <w:noProof/>
        </w:rPr>
        <w:t xml:space="preserve"> 1175–82 (2006).</w:t>
      </w:r>
    </w:p>
    <w:p w14:paraId="73130463"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29.</w:t>
      </w:r>
      <w:r w:rsidRPr="00271516">
        <w:rPr>
          <w:rFonts w:ascii="Garamond" w:eastAsia="Times New Roman" w:hAnsi="Garamond" w:cs="Times New Roman"/>
          <w:noProof/>
        </w:rPr>
        <w:tab/>
        <w:t xml:space="preserve">Malhowski, A. J.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Smooth muscle protein-22-mediated deletion of Tsc1 results in cardiac hypertrophy that is mTORC1-mediated and reversed by rapamycin. </w:t>
      </w:r>
      <w:r w:rsidRPr="00271516">
        <w:rPr>
          <w:rFonts w:ascii="Garamond" w:eastAsia="Times New Roman" w:hAnsi="Garamond" w:cs="Times New Roman"/>
          <w:i/>
          <w:iCs/>
          <w:noProof/>
        </w:rPr>
        <w:t>Hum. Mol. Gene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20,</w:t>
      </w:r>
      <w:r w:rsidRPr="00271516">
        <w:rPr>
          <w:rFonts w:ascii="Garamond" w:eastAsia="Times New Roman" w:hAnsi="Garamond" w:cs="Times New Roman"/>
          <w:noProof/>
        </w:rPr>
        <w:t xml:space="preserve"> 1290–305 (2011).</w:t>
      </w:r>
    </w:p>
    <w:p w14:paraId="3B9C436D"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0.</w:t>
      </w:r>
      <w:r w:rsidRPr="00271516">
        <w:rPr>
          <w:rFonts w:ascii="Garamond" w:eastAsia="Times New Roman" w:hAnsi="Garamond" w:cs="Times New Roman"/>
          <w:noProof/>
        </w:rPr>
        <w:tab/>
        <w:t xml:space="preserve">Meikle, L.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 mouse model of cardiac rhabdomyoma generated by loss of Tsc1 in ventricular myocytes. </w:t>
      </w:r>
      <w:r w:rsidRPr="00271516">
        <w:rPr>
          <w:rFonts w:ascii="Garamond" w:eastAsia="Times New Roman" w:hAnsi="Garamond" w:cs="Times New Roman"/>
          <w:i/>
          <w:iCs/>
          <w:noProof/>
        </w:rPr>
        <w:t>Hum. Mol. Gene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4,</w:t>
      </w:r>
      <w:r w:rsidRPr="00271516">
        <w:rPr>
          <w:rFonts w:ascii="Garamond" w:eastAsia="Times New Roman" w:hAnsi="Garamond" w:cs="Times New Roman"/>
          <w:noProof/>
        </w:rPr>
        <w:t xml:space="preserve"> 429–435 (2005).</w:t>
      </w:r>
    </w:p>
    <w:p w14:paraId="74D37101"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1.</w:t>
      </w:r>
      <w:r w:rsidRPr="00271516">
        <w:rPr>
          <w:rFonts w:ascii="Garamond" w:eastAsia="Times New Roman" w:hAnsi="Garamond" w:cs="Times New Roman"/>
          <w:noProof/>
        </w:rPr>
        <w:tab/>
        <w:t xml:space="preserve">Suh, Y.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Functionally significant insulin-like growth factor I receptor mutations in centenarians. </w:t>
      </w:r>
      <w:r w:rsidRPr="00271516">
        <w:rPr>
          <w:rFonts w:ascii="Garamond" w:eastAsia="Times New Roman" w:hAnsi="Garamond" w:cs="Times New Roman"/>
          <w:i/>
          <w:iCs/>
          <w:noProof/>
        </w:rPr>
        <w:t>Proc. Natl. Acad. Sci. U. S. A.</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05,</w:t>
      </w:r>
      <w:r w:rsidRPr="00271516">
        <w:rPr>
          <w:rFonts w:ascii="Garamond" w:eastAsia="Times New Roman" w:hAnsi="Garamond" w:cs="Times New Roman"/>
          <w:noProof/>
        </w:rPr>
        <w:t xml:space="preserve"> 3438–42 (2008).</w:t>
      </w:r>
    </w:p>
    <w:p w14:paraId="6EA32D58"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2.</w:t>
      </w:r>
      <w:r w:rsidRPr="00271516">
        <w:rPr>
          <w:rFonts w:ascii="Garamond" w:eastAsia="Times New Roman" w:hAnsi="Garamond" w:cs="Times New Roman"/>
          <w:noProof/>
        </w:rPr>
        <w:tab/>
        <w:t xml:space="preserve">Pawlikowska, L.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ssociation of common genetic variation in the insulin/IGF1 signaling pathway with human longevity. </w:t>
      </w:r>
      <w:r w:rsidRPr="00271516">
        <w:rPr>
          <w:rFonts w:ascii="Garamond" w:eastAsia="Times New Roman" w:hAnsi="Garamond" w:cs="Times New Roman"/>
          <w:i/>
          <w:iCs/>
          <w:noProof/>
        </w:rPr>
        <w:t>Aging Cel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8,</w:t>
      </w:r>
      <w:r w:rsidRPr="00271516">
        <w:rPr>
          <w:rFonts w:ascii="Garamond" w:eastAsia="Times New Roman" w:hAnsi="Garamond" w:cs="Times New Roman"/>
          <w:noProof/>
        </w:rPr>
        <w:t xml:space="preserve"> 460–72 (2009).</w:t>
      </w:r>
    </w:p>
    <w:p w14:paraId="050F7E16"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3.</w:t>
      </w:r>
      <w:r w:rsidRPr="00271516">
        <w:rPr>
          <w:rFonts w:ascii="Garamond" w:eastAsia="Times New Roman" w:hAnsi="Garamond" w:cs="Times New Roman"/>
          <w:noProof/>
        </w:rPr>
        <w:tab/>
        <w:t xml:space="preserve">Willcox, B. J.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FOXO3A genotype is strongly associated with human longevity. </w:t>
      </w:r>
      <w:r w:rsidRPr="00271516">
        <w:rPr>
          <w:rFonts w:ascii="Garamond" w:eastAsia="Times New Roman" w:hAnsi="Garamond" w:cs="Times New Roman"/>
          <w:i/>
          <w:iCs/>
          <w:noProof/>
        </w:rPr>
        <w:t>Proc. Natl. Acad. Sci. U. S. A.</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05,</w:t>
      </w:r>
      <w:r w:rsidRPr="00271516">
        <w:rPr>
          <w:rFonts w:ascii="Garamond" w:eastAsia="Times New Roman" w:hAnsi="Garamond" w:cs="Times New Roman"/>
          <w:noProof/>
        </w:rPr>
        <w:t xml:space="preserve"> 13987–13992 (2008).</w:t>
      </w:r>
    </w:p>
    <w:p w14:paraId="3E64C1DF"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4.</w:t>
      </w:r>
      <w:r w:rsidRPr="00271516">
        <w:rPr>
          <w:rFonts w:ascii="Garamond" w:eastAsia="Times New Roman" w:hAnsi="Garamond" w:cs="Times New Roman"/>
          <w:noProof/>
        </w:rPr>
        <w:tab/>
        <w:t xml:space="preserve">Bao, J.-M.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ssociation between FOXO3A gene polymorphisms and human longevity: a meta-analysis. </w:t>
      </w:r>
      <w:r w:rsidRPr="00271516">
        <w:rPr>
          <w:rFonts w:ascii="Garamond" w:eastAsia="Times New Roman" w:hAnsi="Garamond" w:cs="Times New Roman"/>
          <w:i/>
          <w:iCs/>
          <w:noProof/>
        </w:rPr>
        <w:t>Asian J. Andro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6,</w:t>
      </w:r>
      <w:r w:rsidRPr="00271516">
        <w:rPr>
          <w:rFonts w:ascii="Garamond" w:eastAsia="Times New Roman" w:hAnsi="Garamond" w:cs="Times New Roman"/>
          <w:noProof/>
        </w:rPr>
        <w:t xml:space="preserve"> 446–52 (2014).</w:t>
      </w:r>
    </w:p>
    <w:p w14:paraId="3A6E6479"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5.</w:t>
      </w:r>
      <w:r w:rsidRPr="00271516">
        <w:rPr>
          <w:rFonts w:ascii="Garamond" w:eastAsia="Times New Roman" w:hAnsi="Garamond" w:cs="Times New Roman"/>
          <w:noProof/>
        </w:rPr>
        <w:tab/>
        <w:t xml:space="preserve">Anselmi, C. V.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ssociation of the FOXO3A locus with extreme longevity in a southern Italian centenarian study. </w:t>
      </w:r>
      <w:r w:rsidRPr="00271516">
        <w:rPr>
          <w:rFonts w:ascii="Garamond" w:eastAsia="Times New Roman" w:hAnsi="Garamond" w:cs="Times New Roman"/>
          <w:i/>
          <w:iCs/>
          <w:noProof/>
        </w:rPr>
        <w:t>Rejuvenation Res.</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2,</w:t>
      </w:r>
      <w:r w:rsidRPr="00271516">
        <w:rPr>
          <w:rFonts w:ascii="Garamond" w:eastAsia="Times New Roman" w:hAnsi="Garamond" w:cs="Times New Roman"/>
          <w:noProof/>
        </w:rPr>
        <w:t xml:space="preserve"> 95–104 (2009).</w:t>
      </w:r>
    </w:p>
    <w:p w14:paraId="38115557"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6.</w:t>
      </w:r>
      <w:r w:rsidRPr="00271516">
        <w:rPr>
          <w:rFonts w:ascii="Garamond" w:eastAsia="Times New Roman" w:hAnsi="Garamond" w:cs="Times New Roman"/>
          <w:noProof/>
        </w:rPr>
        <w:tab/>
        <w:t xml:space="preserve">Flachsbart, F.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Association of FOXO3A variation with human longevity confirmed in German centenarians. </w:t>
      </w:r>
      <w:r w:rsidRPr="00271516">
        <w:rPr>
          <w:rFonts w:ascii="Garamond" w:eastAsia="Times New Roman" w:hAnsi="Garamond" w:cs="Times New Roman"/>
          <w:i/>
          <w:iCs/>
          <w:noProof/>
        </w:rPr>
        <w:t>Proc. Natl. Acad. Sci. U. S. A.</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06,</w:t>
      </w:r>
      <w:r w:rsidRPr="00271516">
        <w:rPr>
          <w:rFonts w:ascii="Garamond" w:eastAsia="Times New Roman" w:hAnsi="Garamond" w:cs="Times New Roman"/>
          <w:noProof/>
        </w:rPr>
        <w:t xml:space="preserve"> 2700–2705 (2009).</w:t>
      </w:r>
    </w:p>
    <w:p w14:paraId="0C03CD37"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7.</w:t>
      </w:r>
      <w:r w:rsidRPr="00271516">
        <w:rPr>
          <w:rFonts w:ascii="Garamond" w:eastAsia="Times New Roman" w:hAnsi="Garamond" w:cs="Times New Roman"/>
          <w:noProof/>
        </w:rPr>
        <w:tab/>
        <w:t xml:space="preserve">Li, Y.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Genetic association of FOXO1A and FOXO3A with longevity trait in Han Chinese populations. </w:t>
      </w:r>
      <w:r w:rsidRPr="00271516">
        <w:rPr>
          <w:rFonts w:ascii="Garamond" w:eastAsia="Times New Roman" w:hAnsi="Garamond" w:cs="Times New Roman"/>
          <w:i/>
          <w:iCs/>
          <w:noProof/>
        </w:rPr>
        <w:t>Hum. Mol. Genet.</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8,</w:t>
      </w:r>
      <w:r w:rsidRPr="00271516">
        <w:rPr>
          <w:rFonts w:ascii="Garamond" w:eastAsia="Times New Roman" w:hAnsi="Garamond" w:cs="Times New Roman"/>
          <w:noProof/>
        </w:rPr>
        <w:t xml:space="preserve"> 4897–4904 (2009).</w:t>
      </w:r>
    </w:p>
    <w:p w14:paraId="08E46BF5"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8.</w:t>
      </w:r>
      <w:r w:rsidRPr="00271516">
        <w:rPr>
          <w:rFonts w:ascii="Garamond" w:eastAsia="Times New Roman" w:hAnsi="Garamond" w:cs="Times New Roman"/>
          <w:noProof/>
        </w:rPr>
        <w:tab/>
        <w:t xml:space="preserve">Soerensen, M.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Replication of an association of variation in the FOXO3A gene with human longevity using both case-control and longitudinal data. </w:t>
      </w:r>
      <w:r w:rsidRPr="00271516">
        <w:rPr>
          <w:rFonts w:ascii="Garamond" w:eastAsia="Times New Roman" w:hAnsi="Garamond" w:cs="Times New Roman"/>
          <w:i/>
          <w:iCs/>
          <w:noProof/>
        </w:rPr>
        <w:t>Aging Cel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9,</w:t>
      </w:r>
      <w:r w:rsidRPr="00271516">
        <w:rPr>
          <w:rFonts w:ascii="Garamond" w:eastAsia="Times New Roman" w:hAnsi="Garamond" w:cs="Times New Roman"/>
          <w:noProof/>
        </w:rPr>
        <w:t xml:space="preserve"> 1010–1017 (2010).</w:t>
      </w:r>
    </w:p>
    <w:p w14:paraId="3E0E5997"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39.</w:t>
      </w:r>
      <w:r w:rsidRPr="00271516">
        <w:rPr>
          <w:rFonts w:ascii="Garamond" w:eastAsia="Times New Roman" w:hAnsi="Garamond" w:cs="Times New Roman"/>
          <w:noProof/>
        </w:rPr>
        <w:tab/>
        <w:t xml:space="preserve">Giannakou, M. E.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Long-lived Drosophila with overexpressed dFOXO in adult fat body. </w:t>
      </w:r>
      <w:r w:rsidRPr="00271516">
        <w:rPr>
          <w:rFonts w:ascii="Garamond" w:eastAsia="Times New Roman" w:hAnsi="Garamond" w:cs="Times New Roman"/>
          <w:i/>
          <w:iCs/>
          <w:noProof/>
        </w:rPr>
        <w:t>Science (80-. ).</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305,</w:t>
      </w:r>
      <w:r w:rsidRPr="00271516">
        <w:rPr>
          <w:rFonts w:ascii="Garamond" w:eastAsia="Times New Roman" w:hAnsi="Garamond" w:cs="Times New Roman"/>
          <w:noProof/>
        </w:rPr>
        <w:t xml:space="preserve"> 361 (2004).</w:t>
      </w:r>
    </w:p>
    <w:p w14:paraId="478FC98D"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0.</w:t>
      </w:r>
      <w:r w:rsidRPr="00271516">
        <w:rPr>
          <w:rFonts w:ascii="Garamond" w:eastAsia="Times New Roman" w:hAnsi="Garamond" w:cs="Times New Roman"/>
          <w:noProof/>
        </w:rPr>
        <w:tab/>
        <w:t xml:space="preserve">Hwangbo, D. S., Gershman, B., Tu, M.-P., Palmer, M. &amp; Tatar, M. Drosophila dFOXO controls lifespan and regulates insulin signalling in brain and fat body. </w:t>
      </w:r>
      <w:r w:rsidRPr="00271516">
        <w:rPr>
          <w:rFonts w:ascii="Garamond" w:eastAsia="Times New Roman" w:hAnsi="Garamond" w:cs="Times New Roman"/>
          <w:i/>
          <w:iCs/>
          <w:noProof/>
        </w:rPr>
        <w:t>Nature</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429,</w:t>
      </w:r>
      <w:r w:rsidRPr="00271516">
        <w:rPr>
          <w:rFonts w:ascii="Garamond" w:eastAsia="Times New Roman" w:hAnsi="Garamond" w:cs="Times New Roman"/>
          <w:noProof/>
        </w:rPr>
        <w:t xml:space="preserve"> 562–566 (2004).</w:t>
      </w:r>
    </w:p>
    <w:p w14:paraId="7233FBF0"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1.</w:t>
      </w:r>
      <w:r w:rsidRPr="00271516">
        <w:rPr>
          <w:rFonts w:ascii="Garamond" w:eastAsia="Times New Roman" w:hAnsi="Garamond" w:cs="Times New Roman"/>
          <w:noProof/>
        </w:rPr>
        <w:tab/>
        <w:t xml:space="preserve">Milan, G.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Regulation of autophagy and the ubiquitin-proteasome system by the FoxO transcriptional network during muscle atrophy. </w:t>
      </w:r>
      <w:r w:rsidRPr="00271516">
        <w:rPr>
          <w:rFonts w:ascii="Garamond" w:eastAsia="Times New Roman" w:hAnsi="Garamond" w:cs="Times New Roman"/>
          <w:i/>
          <w:iCs/>
          <w:noProof/>
        </w:rPr>
        <w:t>Nat. Commun.</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6,</w:t>
      </w:r>
      <w:r w:rsidRPr="00271516">
        <w:rPr>
          <w:rFonts w:ascii="Garamond" w:eastAsia="Times New Roman" w:hAnsi="Garamond" w:cs="Times New Roman"/>
          <w:noProof/>
        </w:rPr>
        <w:t xml:space="preserve"> 6670 (2015).</w:t>
      </w:r>
    </w:p>
    <w:p w14:paraId="4F551E99"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2.</w:t>
      </w:r>
      <w:r w:rsidRPr="00271516">
        <w:rPr>
          <w:rFonts w:ascii="Garamond" w:eastAsia="Times New Roman" w:hAnsi="Garamond" w:cs="Times New Roman"/>
          <w:noProof/>
        </w:rPr>
        <w:tab/>
        <w:t xml:space="preserve">Brown, J. B.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Diversity and dynamics of the Drosophila transcriptome. </w:t>
      </w:r>
      <w:r w:rsidRPr="00271516">
        <w:rPr>
          <w:rFonts w:ascii="Garamond" w:eastAsia="Times New Roman" w:hAnsi="Garamond" w:cs="Times New Roman"/>
          <w:i/>
          <w:iCs/>
          <w:noProof/>
        </w:rPr>
        <w:t>Nature</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512,</w:t>
      </w:r>
      <w:r w:rsidRPr="00271516">
        <w:rPr>
          <w:rFonts w:ascii="Garamond" w:eastAsia="Times New Roman" w:hAnsi="Garamond" w:cs="Times New Roman"/>
          <w:noProof/>
        </w:rPr>
        <w:t xml:space="preserve"> 1–7 (2014).</w:t>
      </w:r>
    </w:p>
    <w:p w14:paraId="0F83A987"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3.</w:t>
      </w:r>
      <w:r w:rsidRPr="00271516">
        <w:rPr>
          <w:rFonts w:ascii="Garamond" w:eastAsia="Times New Roman" w:hAnsi="Garamond" w:cs="Times New Roman"/>
          <w:noProof/>
        </w:rPr>
        <w:tab/>
        <w:t xml:space="preserve">Demontis, F. &amp; Perrimon, N. FOXO/4E-BP signaling in Drosophila muscles regulates organism-wide proteostasis during aging. </w:t>
      </w:r>
      <w:r w:rsidRPr="00271516">
        <w:rPr>
          <w:rFonts w:ascii="Garamond" w:eastAsia="Times New Roman" w:hAnsi="Garamond" w:cs="Times New Roman"/>
          <w:i/>
          <w:iCs/>
          <w:noProof/>
        </w:rPr>
        <w:t>Cell</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43,</w:t>
      </w:r>
      <w:r w:rsidRPr="00271516">
        <w:rPr>
          <w:rFonts w:ascii="Garamond" w:eastAsia="Times New Roman" w:hAnsi="Garamond" w:cs="Times New Roman"/>
          <w:noProof/>
        </w:rPr>
        <w:t xml:space="preserve"> 813–25 (2010).</w:t>
      </w:r>
    </w:p>
    <w:p w14:paraId="490B60A2" w14:textId="77777777" w:rsidR="00271516" w:rsidRPr="00271516" w:rsidRDefault="00271516" w:rsidP="00271516">
      <w:pPr>
        <w:widowControl w:val="0"/>
        <w:autoSpaceDE w:val="0"/>
        <w:autoSpaceDN w:val="0"/>
        <w:adjustRightInd w:val="0"/>
        <w:ind w:left="640" w:hanging="640"/>
        <w:rPr>
          <w:rFonts w:ascii="Garamond" w:eastAsia="Times New Roman" w:hAnsi="Garamond" w:cs="Times New Roman"/>
          <w:noProof/>
        </w:rPr>
      </w:pPr>
      <w:r w:rsidRPr="00271516">
        <w:rPr>
          <w:rFonts w:ascii="Garamond" w:eastAsia="Times New Roman" w:hAnsi="Garamond" w:cs="Times New Roman"/>
          <w:noProof/>
        </w:rPr>
        <w:t>44.</w:t>
      </w:r>
      <w:r w:rsidRPr="00271516">
        <w:rPr>
          <w:rFonts w:ascii="Garamond" w:eastAsia="Times New Roman" w:hAnsi="Garamond" w:cs="Times New Roman"/>
          <w:noProof/>
        </w:rPr>
        <w:tab/>
        <w:t xml:space="preserve">Solon-Biet, S. M.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The ratio of macronutrients, not caloric intake, dictates cardiometabolic health, aging, and longevity in ad libitum-fed mice. </w:t>
      </w:r>
      <w:r w:rsidRPr="00271516">
        <w:rPr>
          <w:rFonts w:ascii="Garamond" w:eastAsia="Times New Roman" w:hAnsi="Garamond" w:cs="Times New Roman"/>
          <w:i/>
          <w:iCs/>
          <w:noProof/>
        </w:rPr>
        <w:t>Cell Metab.</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9,</w:t>
      </w:r>
      <w:r w:rsidRPr="00271516">
        <w:rPr>
          <w:rFonts w:ascii="Garamond" w:eastAsia="Times New Roman" w:hAnsi="Garamond" w:cs="Times New Roman"/>
          <w:noProof/>
        </w:rPr>
        <w:t xml:space="preserve"> 418–430 (2014).</w:t>
      </w:r>
    </w:p>
    <w:p w14:paraId="5486F05B" w14:textId="77777777" w:rsidR="00271516" w:rsidRPr="00271516" w:rsidRDefault="00271516" w:rsidP="00271516">
      <w:pPr>
        <w:widowControl w:val="0"/>
        <w:autoSpaceDE w:val="0"/>
        <w:autoSpaceDN w:val="0"/>
        <w:adjustRightInd w:val="0"/>
        <w:ind w:left="640" w:hanging="640"/>
        <w:rPr>
          <w:rFonts w:ascii="Garamond" w:hAnsi="Garamond"/>
          <w:noProof/>
        </w:rPr>
      </w:pPr>
      <w:r w:rsidRPr="00271516">
        <w:rPr>
          <w:rFonts w:ascii="Garamond" w:eastAsia="Times New Roman" w:hAnsi="Garamond" w:cs="Times New Roman"/>
          <w:noProof/>
        </w:rPr>
        <w:t>45.</w:t>
      </w:r>
      <w:r w:rsidRPr="00271516">
        <w:rPr>
          <w:rFonts w:ascii="Garamond" w:eastAsia="Times New Roman" w:hAnsi="Garamond" w:cs="Times New Roman"/>
          <w:noProof/>
        </w:rPr>
        <w:tab/>
        <w:t xml:space="preserve">Levine, M. E. E. </w:t>
      </w:r>
      <w:r w:rsidRPr="00271516">
        <w:rPr>
          <w:rFonts w:ascii="Garamond" w:eastAsia="Times New Roman" w:hAnsi="Garamond" w:cs="Times New Roman"/>
          <w:i/>
          <w:iCs/>
          <w:noProof/>
        </w:rPr>
        <w:t>et al.</w:t>
      </w:r>
      <w:r w:rsidRPr="00271516">
        <w:rPr>
          <w:rFonts w:ascii="Garamond" w:eastAsia="Times New Roman" w:hAnsi="Garamond" w:cs="Times New Roman"/>
          <w:noProof/>
        </w:rPr>
        <w:t xml:space="preserve"> Low protein intake is associated with a major reduction in IGF-1, cancer, and overall mortality in the 65 and younger but not older population. </w:t>
      </w:r>
      <w:r w:rsidRPr="00271516">
        <w:rPr>
          <w:rFonts w:ascii="Garamond" w:eastAsia="Times New Roman" w:hAnsi="Garamond" w:cs="Times New Roman"/>
          <w:i/>
          <w:iCs/>
          <w:noProof/>
        </w:rPr>
        <w:t>Cell Metab.</w:t>
      </w:r>
      <w:r w:rsidRPr="00271516">
        <w:rPr>
          <w:rFonts w:ascii="Garamond" w:eastAsia="Times New Roman" w:hAnsi="Garamond" w:cs="Times New Roman"/>
          <w:noProof/>
        </w:rPr>
        <w:t xml:space="preserve"> </w:t>
      </w:r>
      <w:r w:rsidRPr="00271516">
        <w:rPr>
          <w:rFonts w:ascii="Garamond" w:eastAsia="Times New Roman" w:hAnsi="Garamond" w:cs="Times New Roman"/>
          <w:b/>
          <w:bCs/>
          <w:noProof/>
        </w:rPr>
        <w:t>19,</w:t>
      </w:r>
      <w:r w:rsidRPr="00271516">
        <w:rPr>
          <w:rFonts w:ascii="Garamond" w:eastAsia="Times New Roman" w:hAnsi="Garamond" w:cs="Times New Roman"/>
          <w:noProof/>
        </w:rPr>
        <w:t xml:space="preserve"> 407–417 (2014).</w:t>
      </w:r>
    </w:p>
    <w:p w14:paraId="1CA06D1E" w14:textId="0900584E" w:rsidR="00510F88" w:rsidRPr="00510F88" w:rsidRDefault="00490316" w:rsidP="00271516">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10-25T19:52:00Z" w:initials="DB">
    <w:p w14:paraId="72743FAD" w14:textId="6D0A386B" w:rsidR="003B76F9" w:rsidRDefault="003B76F9">
      <w:pPr>
        <w:pStyle w:val="CommentText"/>
      </w:pPr>
      <w:r>
        <w:rPr>
          <w:rStyle w:val="CommentReference"/>
        </w:rPr>
        <w:annotationRef/>
      </w:r>
      <w:r>
        <w:t>Dave: check that these are all longitudinal studies</w:t>
      </w:r>
    </w:p>
  </w:comment>
  <w:comment w:id="1" w:author="Dave Bridges" w:date="2018-01-04T14:48:00Z" w:initials="DB">
    <w:p w14:paraId="451C8A86" w14:textId="44C0914F" w:rsidR="00271516" w:rsidRDefault="00271516">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2" w:author="Reiter, Larry T" w:date="2016-11-21T09:53:00Z" w:initials="RLT">
    <w:p w14:paraId="4AB9054A" w14:textId="558ACDB0" w:rsidR="006E3C82" w:rsidRDefault="006E3C82">
      <w:pPr>
        <w:pStyle w:val="CommentText"/>
      </w:pPr>
      <w:r>
        <w:rPr>
          <w:rStyle w:val="CommentReference"/>
        </w:rPr>
        <w:annotationRef/>
      </w:r>
      <w:r>
        <w:t xml:space="preserve">You really need to show this in order to say this.  Just showing similar phenotypes between autophagy and loss of </w:t>
      </w:r>
      <w:proofErr w:type="spellStart"/>
      <w:r>
        <w:t>Tsc</w:t>
      </w:r>
      <w:proofErr w:type="spellEnd"/>
      <w:r>
        <w:t xml:space="preserve"> does not prove it.</w:t>
      </w:r>
    </w:p>
  </w:comment>
  <w:comment w:id="3" w:author="Dave Bridges" w:date="2016-02-17T15:53:00Z" w:initials="DB">
    <w:p w14:paraId="5186E898" w14:textId="428716C4" w:rsidR="004243D2" w:rsidRDefault="004243D2">
      <w:pPr>
        <w:pStyle w:val="CommentText"/>
      </w:pPr>
      <w:r>
        <w:rPr>
          <w:rStyle w:val="CommentReference"/>
        </w:rPr>
        <w:annotationRef/>
      </w:r>
      <w:proofErr w:type="spellStart"/>
      <w:r w:rsidR="00BB41A8">
        <w:t>JeAnna</w:t>
      </w:r>
      <w:proofErr w:type="spellEnd"/>
      <w:r w:rsidR="00BB41A8">
        <w:t>: confirm</w:t>
      </w:r>
      <w:r>
        <w:t xml:space="preserve"> food for UM animal core</w:t>
      </w:r>
    </w:p>
  </w:comment>
  <w:comment w:id="4" w:author="Dave Bridges" w:date="2016-12-31T08:18:00Z" w:initials="DB">
    <w:p w14:paraId="60FD268E" w14:textId="77138980" w:rsidR="00501D40" w:rsidRDefault="00501D40">
      <w:pPr>
        <w:pStyle w:val="CommentText"/>
      </w:pPr>
      <w:r>
        <w:rPr>
          <w:rStyle w:val="CommentReference"/>
        </w:rPr>
        <w:annotationRef/>
      </w:r>
      <w:r>
        <w:t>Needs recipe</w:t>
      </w:r>
    </w:p>
  </w:comment>
  <w:comment w:id="5" w:author="Reiter, Larry T" w:date="2016-11-21T10:10:00Z" w:initials="RLT">
    <w:p w14:paraId="0750F00A" w14:textId="1C3CE730" w:rsidR="00C07606" w:rsidRDefault="00C07606">
      <w:pPr>
        <w:pStyle w:val="CommentText"/>
      </w:pPr>
      <w:r>
        <w:rPr>
          <w:rStyle w:val="CommentReference"/>
        </w:rPr>
        <w:annotationRef/>
      </w:r>
      <w:r>
        <w:t>This is ridiculously long for such a data thin paper.  Please be brief (two sentences at most).</w:t>
      </w:r>
    </w:p>
  </w:comment>
  <w:comment w:id="6" w:author="Dave Bridges" w:date="2018-01-04T14:49:00Z" w:initials="DB">
    <w:p w14:paraId="7DF9F7E2" w14:textId="2E55C96E" w:rsidR="00271516" w:rsidRDefault="00271516">
      <w:pPr>
        <w:pStyle w:val="CommentText"/>
      </w:pPr>
      <w:r>
        <w:rPr>
          <w:rStyle w:val="CommentReference"/>
        </w:rPr>
        <w:annotationRef/>
      </w:r>
      <w:r>
        <w:t xml:space="preserve">Talk about expression of </w:t>
      </w:r>
      <w:proofErr w:type="spellStart"/>
      <w:r>
        <w:t>Ckmm</w:t>
      </w:r>
      <w:proofErr w:type="spellEnd"/>
      <w:r>
        <w:t xml:space="preserve"> promoter and references.</w:t>
      </w:r>
    </w:p>
  </w:comment>
  <w:comment w:id="7" w:author="Reiter, Larry T" w:date="2016-11-21T10:16:00Z" w:initials="RLT">
    <w:p w14:paraId="51DE9A56" w14:textId="4ADF4B14" w:rsidR="003A230E" w:rsidRDefault="003A230E">
      <w:pPr>
        <w:pStyle w:val="CommentText"/>
      </w:pPr>
      <w:r>
        <w:rPr>
          <w:rStyle w:val="CommentReference"/>
        </w:rPr>
        <w:annotationRef/>
      </w:r>
      <w:r>
        <w:t xml:space="preserve">I guess I am confused.  How does knockdown of Tsc1 produce up-regulation of </w:t>
      </w:r>
      <w:proofErr w:type="spellStart"/>
      <w:r>
        <w:t>mTor</w:t>
      </w:r>
      <w:proofErr w:type="spellEnd"/>
      <w:r>
        <w:t>?  Maybe I am missing something.  If so, you should explain in detail.</w:t>
      </w:r>
    </w:p>
  </w:comment>
  <w:comment w:id="8" w:author="Reiter, Larry T" w:date="2016-11-21T10:18:00Z" w:initials="RLT">
    <w:p w14:paraId="24D9DAE7" w14:textId="6D505FDA" w:rsidR="00F317EA" w:rsidRDefault="00F317EA">
      <w:pPr>
        <w:pStyle w:val="CommentText"/>
      </w:pPr>
      <w:r>
        <w:rPr>
          <w:rStyle w:val="CommentReference"/>
        </w:rPr>
        <w:annotationRef/>
      </w:r>
      <w:r>
        <w:t>I see the citation, but you need to clearly state WHICH muscles.</w:t>
      </w:r>
    </w:p>
  </w:comment>
  <w:comment w:id="11" w:author="Reiter, Larry T" w:date="2016-11-21T10:23:00Z" w:initials="RLT">
    <w:p w14:paraId="01ECE1D1" w14:textId="350B5A14" w:rsidR="00405E96" w:rsidRDefault="00405E96">
      <w:pPr>
        <w:pStyle w:val="CommentText"/>
      </w:pPr>
      <w:r>
        <w:rPr>
          <w:rStyle w:val="CommentReference"/>
        </w:rPr>
        <w:annotationRef/>
      </w:r>
      <w:r>
        <w:t>Which tissues?</w:t>
      </w:r>
    </w:p>
  </w:comment>
  <w:comment w:id="13" w:author="Reiter, Larry T" w:date="2016-11-21T10:25:00Z" w:initials="RLT">
    <w:p w14:paraId="1E903739" w14:textId="01A5450B" w:rsidR="00801DBD" w:rsidRDefault="00801DBD">
      <w:pPr>
        <w:pStyle w:val="CommentText"/>
      </w:pPr>
      <w:r>
        <w:rPr>
          <w:rStyle w:val="CommentReference"/>
        </w:rPr>
        <w:annotationRef/>
      </w:r>
      <w:r>
        <w:t>This paragraph is a lot of hand waving.  I don’t think you show enough data to propose any of these opti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743FAD" w15:done="0"/>
  <w15:commentEx w15:paraId="451C8A86" w15:done="0"/>
  <w15:commentEx w15:paraId="4AB9054A" w15:done="0"/>
  <w15:commentEx w15:paraId="5186E898" w15:done="0"/>
  <w15:commentEx w15:paraId="60FD268E" w15:done="0"/>
  <w15:commentEx w15:paraId="0750F00A" w15:done="0"/>
  <w15:commentEx w15:paraId="7DF9F7E2" w15:done="0"/>
  <w15:commentEx w15:paraId="51DE9A56" w15:done="0"/>
  <w15:commentEx w15:paraId="24D9DAE7" w15:done="0"/>
  <w15:commentEx w15:paraId="01ECE1D1" w15:done="0"/>
  <w15:commentEx w15:paraId="1E9037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F98029" w14:textId="77777777" w:rsidR="001D60EA" w:rsidRDefault="001D60EA" w:rsidP="00510F88">
      <w:r>
        <w:separator/>
      </w:r>
    </w:p>
  </w:endnote>
  <w:endnote w:type="continuationSeparator" w:id="0">
    <w:p w14:paraId="44E92FCB" w14:textId="77777777" w:rsidR="001D60EA" w:rsidRDefault="001D60EA" w:rsidP="00510F88">
      <w:r>
        <w:continuationSeparator/>
      </w:r>
    </w:p>
  </w:endnote>
  <w:endnote w:type="continuationNotice" w:id="1">
    <w:p w14:paraId="3B3574E7" w14:textId="77777777" w:rsidR="001D60EA" w:rsidRDefault="001D60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roman"/>
    <w:pitch w:val="variable"/>
    <w:sig w:usb0="00000287" w:usb1="00000000" w:usb2="00000000" w:usb3="00000000" w:csb0="0000009F" w:csb1="00000000"/>
  </w:font>
  <w:font w:name="ＭＳ Ｐ明朝">
    <w:charset w:val="80"/>
    <w:family w:val="roman"/>
    <w:pitch w:val="variable"/>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0409E" w14:textId="77777777" w:rsidR="001D60EA" w:rsidRDefault="001D60EA" w:rsidP="00510F88">
      <w:r>
        <w:separator/>
      </w:r>
    </w:p>
  </w:footnote>
  <w:footnote w:type="continuationSeparator" w:id="0">
    <w:p w14:paraId="46D38329" w14:textId="77777777" w:rsidR="001D60EA" w:rsidRDefault="001D60EA" w:rsidP="00510F88">
      <w:r>
        <w:continuationSeparator/>
      </w:r>
    </w:p>
  </w:footnote>
  <w:footnote w:type="continuationNotice" w:id="1">
    <w:p w14:paraId="43192424" w14:textId="77777777" w:rsidR="001D60EA" w:rsidRDefault="001D60EA"/>
  </w:footnote>
  <w:footnote w:id="2">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3">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4">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5">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6">
    <w:p w14:paraId="3C9940C4" w14:textId="313A5AA2" w:rsidR="004243D2" w:rsidRDefault="004243D2" w:rsidP="00510F88">
      <w:pPr>
        <w:pStyle w:val="FootnoteText"/>
      </w:pPr>
      <w:r w:rsidRPr="00AF0331">
        <w:rPr>
          <w:rStyle w:val="FootnoteReference"/>
        </w:rPr>
        <w:footnoteRef/>
      </w:r>
      <w:r>
        <w:t xml:space="preserve"> </w:t>
      </w:r>
      <w:r w:rsidR="007D7755">
        <w:t>Division of Endocrinology and Metabolism, University of California San Diego</w:t>
      </w:r>
    </w:p>
  </w:footnote>
  <w:footnote w:id="7">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Reiter, Larry T">
    <w15:presenceInfo w15:providerId="None" w15:userId="Reiter, Larry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2BC"/>
    <w:rsid w:val="000011FD"/>
    <w:rsid w:val="0001215A"/>
    <w:rsid w:val="0007034E"/>
    <w:rsid w:val="00077A6D"/>
    <w:rsid w:val="000A64F4"/>
    <w:rsid w:val="000B139C"/>
    <w:rsid w:val="000E45D1"/>
    <w:rsid w:val="000E47C9"/>
    <w:rsid w:val="001055BB"/>
    <w:rsid w:val="00110958"/>
    <w:rsid w:val="00124294"/>
    <w:rsid w:val="001243A4"/>
    <w:rsid w:val="001341E2"/>
    <w:rsid w:val="0013578B"/>
    <w:rsid w:val="00136D82"/>
    <w:rsid w:val="001405A6"/>
    <w:rsid w:val="00167EA6"/>
    <w:rsid w:val="00180753"/>
    <w:rsid w:val="001847FA"/>
    <w:rsid w:val="001B15D7"/>
    <w:rsid w:val="001D60EA"/>
    <w:rsid w:val="001D705A"/>
    <w:rsid w:val="002003D4"/>
    <w:rsid w:val="002021EB"/>
    <w:rsid w:val="00212D38"/>
    <w:rsid w:val="0025688C"/>
    <w:rsid w:val="00260911"/>
    <w:rsid w:val="00271516"/>
    <w:rsid w:val="00282EF9"/>
    <w:rsid w:val="00291985"/>
    <w:rsid w:val="002A22D3"/>
    <w:rsid w:val="002A59EC"/>
    <w:rsid w:val="002B3D9F"/>
    <w:rsid w:val="002B6CFE"/>
    <w:rsid w:val="002D3F0E"/>
    <w:rsid w:val="003310A0"/>
    <w:rsid w:val="00335A63"/>
    <w:rsid w:val="0034064A"/>
    <w:rsid w:val="00361591"/>
    <w:rsid w:val="003675EC"/>
    <w:rsid w:val="003742DE"/>
    <w:rsid w:val="003A230E"/>
    <w:rsid w:val="003B0C75"/>
    <w:rsid w:val="003B76F9"/>
    <w:rsid w:val="003C35E8"/>
    <w:rsid w:val="00405E96"/>
    <w:rsid w:val="0041032E"/>
    <w:rsid w:val="00421A3E"/>
    <w:rsid w:val="004243D2"/>
    <w:rsid w:val="004333C7"/>
    <w:rsid w:val="00442B86"/>
    <w:rsid w:val="0044542E"/>
    <w:rsid w:val="00467300"/>
    <w:rsid w:val="004744D9"/>
    <w:rsid w:val="00490316"/>
    <w:rsid w:val="004B0E81"/>
    <w:rsid w:val="004C7A93"/>
    <w:rsid w:val="004D1657"/>
    <w:rsid w:val="004E4FCA"/>
    <w:rsid w:val="00501D40"/>
    <w:rsid w:val="00510F88"/>
    <w:rsid w:val="00516047"/>
    <w:rsid w:val="00523548"/>
    <w:rsid w:val="00537E3B"/>
    <w:rsid w:val="00553F89"/>
    <w:rsid w:val="00587B0F"/>
    <w:rsid w:val="005A2842"/>
    <w:rsid w:val="005B4E17"/>
    <w:rsid w:val="005E5D7B"/>
    <w:rsid w:val="00610901"/>
    <w:rsid w:val="00620634"/>
    <w:rsid w:val="0067086A"/>
    <w:rsid w:val="006731AD"/>
    <w:rsid w:val="006A7CAB"/>
    <w:rsid w:val="006A7EEF"/>
    <w:rsid w:val="006E3C82"/>
    <w:rsid w:val="006F2B7D"/>
    <w:rsid w:val="00703336"/>
    <w:rsid w:val="00703BEF"/>
    <w:rsid w:val="00703DFC"/>
    <w:rsid w:val="00705CF1"/>
    <w:rsid w:val="0071388A"/>
    <w:rsid w:val="00731DA6"/>
    <w:rsid w:val="007348F0"/>
    <w:rsid w:val="00742568"/>
    <w:rsid w:val="00751931"/>
    <w:rsid w:val="00761E5E"/>
    <w:rsid w:val="00773D01"/>
    <w:rsid w:val="007A5FBA"/>
    <w:rsid w:val="007D7755"/>
    <w:rsid w:val="007E5CB2"/>
    <w:rsid w:val="007F6D70"/>
    <w:rsid w:val="00801DBD"/>
    <w:rsid w:val="00814DE4"/>
    <w:rsid w:val="00832132"/>
    <w:rsid w:val="00840F60"/>
    <w:rsid w:val="00847F05"/>
    <w:rsid w:val="008B6226"/>
    <w:rsid w:val="008C020D"/>
    <w:rsid w:val="008E3571"/>
    <w:rsid w:val="008E6553"/>
    <w:rsid w:val="009227DF"/>
    <w:rsid w:val="0092334C"/>
    <w:rsid w:val="00923401"/>
    <w:rsid w:val="009312D8"/>
    <w:rsid w:val="00941196"/>
    <w:rsid w:val="00941925"/>
    <w:rsid w:val="00942801"/>
    <w:rsid w:val="00965029"/>
    <w:rsid w:val="00977623"/>
    <w:rsid w:val="00984EF2"/>
    <w:rsid w:val="009A6007"/>
    <w:rsid w:val="009B3194"/>
    <w:rsid w:val="009B32D9"/>
    <w:rsid w:val="009B6F2D"/>
    <w:rsid w:val="009D18DB"/>
    <w:rsid w:val="009F5812"/>
    <w:rsid w:val="00A03E5F"/>
    <w:rsid w:val="00A268CE"/>
    <w:rsid w:val="00A3035C"/>
    <w:rsid w:val="00A34EF3"/>
    <w:rsid w:val="00A37218"/>
    <w:rsid w:val="00A4361E"/>
    <w:rsid w:val="00A459D3"/>
    <w:rsid w:val="00A46FDD"/>
    <w:rsid w:val="00A53A67"/>
    <w:rsid w:val="00A63434"/>
    <w:rsid w:val="00A7362C"/>
    <w:rsid w:val="00A75300"/>
    <w:rsid w:val="00AA06CE"/>
    <w:rsid w:val="00AC04C1"/>
    <w:rsid w:val="00AC4E5F"/>
    <w:rsid w:val="00AC57F1"/>
    <w:rsid w:val="00AC7513"/>
    <w:rsid w:val="00AD0153"/>
    <w:rsid w:val="00AD642D"/>
    <w:rsid w:val="00AD7FBA"/>
    <w:rsid w:val="00AE1C94"/>
    <w:rsid w:val="00AE720A"/>
    <w:rsid w:val="00AF0331"/>
    <w:rsid w:val="00AF73B4"/>
    <w:rsid w:val="00B155E0"/>
    <w:rsid w:val="00B20079"/>
    <w:rsid w:val="00B57BCA"/>
    <w:rsid w:val="00B756F2"/>
    <w:rsid w:val="00B87DBF"/>
    <w:rsid w:val="00B9728B"/>
    <w:rsid w:val="00BA1F21"/>
    <w:rsid w:val="00BB41A8"/>
    <w:rsid w:val="00BE1F90"/>
    <w:rsid w:val="00BE5F2D"/>
    <w:rsid w:val="00C01AC6"/>
    <w:rsid w:val="00C07606"/>
    <w:rsid w:val="00C15923"/>
    <w:rsid w:val="00C167B8"/>
    <w:rsid w:val="00C21557"/>
    <w:rsid w:val="00C45ACD"/>
    <w:rsid w:val="00C8615B"/>
    <w:rsid w:val="00C937F0"/>
    <w:rsid w:val="00CB1C98"/>
    <w:rsid w:val="00CC0A2D"/>
    <w:rsid w:val="00CC52BC"/>
    <w:rsid w:val="00CC5BBB"/>
    <w:rsid w:val="00CE5F71"/>
    <w:rsid w:val="00CF26EC"/>
    <w:rsid w:val="00D212FB"/>
    <w:rsid w:val="00D27CD6"/>
    <w:rsid w:val="00D346E4"/>
    <w:rsid w:val="00D50317"/>
    <w:rsid w:val="00D706B4"/>
    <w:rsid w:val="00D71604"/>
    <w:rsid w:val="00DB6289"/>
    <w:rsid w:val="00DB6FB9"/>
    <w:rsid w:val="00DF3AFC"/>
    <w:rsid w:val="00E01D0E"/>
    <w:rsid w:val="00E05E0F"/>
    <w:rsid w:val="00E1298D"/>
    <w:rsid w:val="00E14D2A"/>
    <w:rsid w:val="00E25751"/>
    <w:rsid w:val="00E558C2"/>
    <w:rsid w:val="00E77750"/>
    <w:rsid w:val="00E81412"/>
    <w:rsid w:val="00E86A9C"/>
    <w:rsid w:val="00E902C6"/>
    <w:rsid w:val="00E93522"/>
    <w:rsid w:val="00EA4D07"/>
    <w:rsid w:val="00EA5D37"/>
    <w:rsid w:val="00EA6FC3"/>
    <w:rsid w:val="00EA7BF1"/>
    <w:rsid w:val="00EC64F9"/>
    <w:rsid w:val="00EE2946"/>
    <w:rsid w:val="00F03805"/>
    <w:rsid w:val="00F04BC7"/>
    <w:rsid w:val="00F22320"/>
    <w:rsid w:val="00F317EA"/>
    <w:rsid w:val="00F81BF8"/>
    <w:rsid w:val="00F82FED"/>
    <w:rsid w:val="00F83D97"/>
    <w:rsid w:val="00F83DF2"/>
    <w:rsid w:val="00F91467"/>
    <w:rsid w:val="00FA24CE"/>
    <w:rsid w:val="00FC4987"/>
    <w:rsid w:val="00FE4706"/>
    <w:rsid w:val="00FE5FB1"/>
    <w:rsid w:val="00FF45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 w:type="paragraph" w:styleId="Header">
    <w:name w:val="header"/>
    <w:basedOn w:val="Normal"/>
    <w:link w:val="HeaderChar"/>
    <w:uiPriority w:val="99"/>
    <w:unhideWhenUsed/>
    <w:rsid w:val="000E47C9"/>
    <w:pPr>
      <w:tabs>
        <w:tab w:val="center" w:pos="4680"/>
        <w:tab w:val="right" w:pos="9360"/>
      </w:tabs>
    </w:pPr>
  </w:style>
  <w:style w:type="character" w:customStyle="1" w:styleId="HeaderChar">
    <w:name w:val="Header Char"/>
    <w:basedOn w:val="DefaultParagraphFont"/>
    <w:link w:val="Header"/>
    <w:uiPriority w:val="99"/>
    <w:rsid w:val="000E47C9"/>
  </w:style>
  <w:style w:type="paragraph" w:styleId="Footer">
    <w:name w:val="footer"/>
    <w:basedOn w:val="Normal"/>
    <w:link w:val="FooterChar"/>
    <w:uiPriority w:val="99"/>
    <w:unhideWhenUsed/>
    <w:rsid w:val="000E47C9"/>
    <w:pPr>
      <w:tabs>
        <w:tab w:val="center" w:pos="4680"/>
        <w:tab w:val="right" w:pos="9360"/>
      </w:tabs>
    </w:pPr>
  </w:style>
  <w:style w:type="character" w:customStyle="1" w:styleId="FooterChar">
    <w:name w:val="Footer Char"/>
    <w:basedOn w:val="DefaultParagraphFont"/>
    <w:link w:val="Footer"/>
    <w:uiPriority w:val="99"/>
    <w:rsid w:val="000E47C9"/>
  </w:style>
  <w:style w:type="paragraph" w:styleId="DocumentMap">
    <w:name w:val="Document Map"/>
    <w:basedOn w:val="Normal"/>
    <w:link w:val="DocumentMapChar"/>
    <w:uiPriority w:val="99"/>
    <w:semiHidden/>
    <w:unhideWhenUsed/>
    <w:rsid w:val="00271516"/>
    <w:rPr>
      <w:rFonts w:ascii="Times New Roman" w:hAnsi="Times New Roman" w:cs="Times New Roman"/>
    </w:rPr>
  </w:style>
  <w:style w:type="character" w:customStyle="1" w:styleId="DocumentMapChar">
    <w:name w:val="Document Map Char"/>
    <w:basedOn w:val="DefaultParagraphFont"/>
    <w:link w:val="DocumentMap"/>
    <w:uiPriority w:val="99"/>
    <w:semiHidden/>
    <w:rsid w:val="00271516"/>
    <w:rPr>
      <w:rFonts w:ascii="Times New Roman" w:hAnsi="Times New Roman" w:cs="Times New Roman"/>
    </w:rPr>
  </w:style>
  <w:style w:type="paragraph" w:styleId="Revision">
    <w:name w:val="Revision"/>
    <w:hidden/>
    <w:uiPriority w:val="99"/>
    <w:semiHidden/>
    <w:rsid w:val="002715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977719">
      <w:bodyDiv w:val="1"/>
      <w:marLeft w:val="0"/>
      <w:marRight w:val="0"/>
      <w:marTop w:val="0"/>
      <w:marBottom w:val="0"/>
      <w:divBdr>
        <w:top w:val="none" w:sz="0" w:space="0" w:color="auto"/>
        <w:left w:val="none" w:sz="0" w:space="0" w:color="auto"/>
        <w:bottom w:val="none" w:sz="0" w:space="0" w:color="auto"/>
        <w:right w:val="none" w:sz="0" w:space="0" w:color="auto"/>
      </w:divBdr>
    </w:div>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microsoft.com/office/2011/relationships/commentsExtended" Target="commentsExtended.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51903F-CA31-224E-9285-A456E45970E5}">
  <ds:schemaRefs>
    <ds:schemaRef ds:uri="http://schemas.openxmlformats.org/officeDocument/2006/bibliography"/>
  </ds:schemaRefs>
</ds:datastoreItem>
</file>

<file path=customXml/itemProps2.xml><?xml version="1.0" encoding="utf-8"?>
<ds:datastoreItem xmlns:ds="http://schemas.openxmlformats.org/officeDocument/2006/customXml" ds:itemID="{A6793E1F-FB88-CC4C-B57A-222A945B8073}">
  <ds:schemaRefs>
    <ds:schemaRef ds:uri="http://schemas.openxmlformats.org/officeDocument/2006/bibliography"/>
  </ds:schemaRefs>
</ds:datastoreItem>
</file>

<file path=customXml/itemProps3.xml><?xml version="1.0" encoding="utf-8"?>
<ds:datastoreItem xmlns:ds="http://schemas.openxmlformats.org/officeDocument/2006/customXml" ds:itemID="{A664198A-27E5-F14E-9F66-2C8576C2D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6</Pages>
  <Words>78812</Words>
  <Characters>449235</Characters>
  <Application>Microsoft Macintosh Word</Application>
  <DocSecurity>0</DocSecurity>
  <Lines>3743</Lines>
  <Paragraphs>1053</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Introduction</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vector>
  </TitlesOfParts>
  <Company>UT-HSC</Company>
  <LinksUpToDate>false</LinksUpToDate>
  <CharactersWithSpaces>526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cp:revision>
  <dcterms:created xsi:type="dcterms:W3CDTF">2016-02-17T21:22:00Z</dcterms:created>
  <dcterms:modified xsi:type="dcterms:W3CDTF">2018-01-0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tific-repor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utophagy</vt:lpwstr>
  </property>
  <property fmtid="{D5CDD505-2E9C-101B-9397-08002B2CF9AE}" pid="13" name="Mendeley Recent Style Name 4_1">
    <vt:lpwstr>Autophag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